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4C75CA0" w14:textId="138405F1" w:rsidR="00B971BE" w:rsidRDefault="00B971BE">
      <w:r>
        <w:t>Aging Analysis Results</w:t>
      </w:r>
    </w:p>
    <w:p w14:paraId="4D53507D" w14:textId="4F1EBD8B" w:rsidR="008D68E6" w:rsidRDefault="008D68E6" w:rsidP="004F0700">
      <w:r>
        <w:t>Intro:</w:t>
      </w:r>
    </w:p>
    <w:p w14:paraId="4A85EEC3" w14:textId="145F81DE" w:rsidR="004F0700" w:rsidRDefault="006751A5" w:rsidP="006751A5">
      <w:bookmarkStart w:id="0" w:name="_Hlk204856369"/>
      <w:r>
        <w:t>The widespread availability of effective antiretroviral therapy (ART) has substantially</w:t>
      </w:r>
      <w:r w:rsidR="00322139">
        <w:t xml:space="preserve"> increased</w:t>
      </w:r>
      <w:r>
        <w:t xml:space="preserve"> the life expectancy of people with HIV in the United </w:t>
      </w:r>
      <w:commentRangeStart w:id="1"/>
      <w:r>
        <w:t>States</w:t>
      </w:r>
      <w:commentRangeEnd w:id="1"/>
      <w:r w:rsidR="004F0700">
        <w:rPr>
          <w:rStyle w:val="CommentReference"/>
        </w:rPr>
        <w:commentReference w:id="1"/>
      </w:r>
      <w:r>
        <w:t>.</w:t>
      </w:r>
      <w:r w:rsidR="00322139">
        <w:t xml:space="preserve"> </w:t>
      </w:r>
      <w:bookmarkEnd w:id="0"/>
      <w:r w:rsidR="006A48A6">
        <w:t>The consequent rise in</w:t>
      </w:r>
      <w:r w:rsidR="00322139">
        <w:t xml:space="preserve"> prevalence </w:t>
      </w:r>
      <w:r w:rsidR="006A48A6">
        <w:t>may</w:t>
      </w:r>
      <w:r w:rsidR="00322139">
        <w:t xml:space="preserve"> lead to aging of the population of PWH</w:t>
      </w:r>
      <w:r w:rsidR="006A48A6">
        <w:t xml:space="preserve"> and a shift in age-related comorbidities needing support by healthcare systems and their funding </w:t>
      </w:r>
      <w:commentRangeStart w:id="2"/>
      <w:r w:rsidR="006A48A6">
        <w:t>structures</w:t>
      </w:r>
      <w:commentRangeEnd w:id="2"/>
      <w:r w:rsidR="004F0700">
        <w:rPr>
          <w:rStyle w:val="CommentReference"/>
        </w:rPr>
        <w:commentReference w:id="2"/>
      </w:r>
      <w:r w:rsidR="006A48A6">
        <w:t xml:space="preserve">. </w:t>
      </w:r>
      <w:r w:rsidR="004F0700">
        <w:t xml:space="preserve">In this study, we use a mathematical model of HIV transmission to project changes in the age distribution of </w:t>
      </w:r>
      <w:r w:rsidR="009843DF">
        <w:t>PWH</w:t>
      </w:r>
      <w:r w:rsidR="004F0700">
        <w:t xml:space="preserve"> in 11 U.S. states.</w:t>
      </w:r>
    </w:p>
    <w:p w14:paraId="21878D52" w14:textId="07FB6664" w:rsidR="004F0700" w:rsidRPr="004F0700" w:rsidRDefault="004F0700" w:rsidP="006751A5">
      <w:pPr>
        <w:rPr>
          <w:i/>
          <w:iCs/>
        </w:rPr>
      </w:pPr>
      <w:r>
        <w:rPr>
          <w:i/>
          <w:iCs/>
        </w:rPr>
        <w:t xml:space="preserve">Further ideas for introduction: </w:t>
      </w:r>
    </w:p>
    <w:p w14:paraId="13680327" w14:textId="13F3AEE9" w:rsidR="00EB56F0" w:rsidRDefault="00EB56F0" w:rsidP="0086114C">
      <w:r>
        <w:t>Methods:</w:t>
      </w:r>
    </w:p>
    <w:p w14:paraId="01F53FCB" w14:textId="5B488373" w:rsidR="004F0700" w:rsidRDefault="0086114C" w:rsidP="004F0700">
      <w:pPr>
        <w:rPr>
          <w:rFonts w:ascii="Arial" w:hAnsi="Arial" w:cs="Arial"/>
        </w:rPr>
      </w:pPr>
      <w:r>
        <w:rPr>
          <w:rFonts w:ascii="Arial" w:hAnsi="Arial" w:cs="Arial"/>
        </w:rPr>
        <w:t>The Johns Hopkins Epidemiologic and Economic Model</w:t>
      </w:r>
      <w:r w:rsidR="004F0700">
        <w:rPr>
          <w:rFonts w:ascii="Arial" w:hAnsi="Arial" w:cs="Arial"/>
        </w:rPr>
        <w:t xml:space="preserve"> (JHEEM)</w:t>
      </w:r>
      <w:r>
        <w:rPr>
          <w:rFonts w:ascii="Arial" w:hAnsi="Arial" w:cs="Arial"/>
        </w:rPr>
        <w:t xml:space="preserve"> is a dynamic HIV transmission model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&gt;&lt;Author&gt;Fojo&lt;/Author&gt;&lt;Year&gt;2021&lt;/Year&gt;&lt;RecNum&gt;275&lt;/RecNum&gt;&lt;DisplayText&gt;&lt;style face="superscript"&gt;3&lt;/style&gt;&lt;/DisplayText&gt;&lt;record&gt;&lt;rec-number&gt;275&lt;/rec-number&gt;&lt;foreign-keys&gt;&lt;key app="EN" db-id="pxapezvxywxsace09ssxwft19d5dwv0z9drx" timestamp="1684326563" guid="995f1469-4e6f-4895-a2e0-35e6088792f1"&gt;275&lt;/key&gt;&lt;/foreign-keys&gt;&lt;ref-type name="Journal Article"&gt;17&lt;/ref-type&gt;&lt;contributors&gt;&lt;authors&gt;&lt;author&gt;Fojo, Anthony Todd&lt;/author&gt;&lt;author&gt;Schnure, Melissa&lt;/author&gt;&lt;author&gt;Kasaie, Parastu&lt;/author&gt;&lt;author&gt;Dowdy, David W&lt;/author&gt;&lt;author&gt;Shah, Maunank&lt;/author&gt;&lt;/authors&gt;&lt;/contributors&gt;&lt;titles&gt;&lt;title&gt;What will it take to end HIV in the United States? A comprehensive, local-level modeling study&lt;/title&gt;&lt;secondary-title&gt;Annals of internal medicine&lt;/secondary-title&gt;&lt;/titles&gt;&lt;periodical&gt;&lt;full-title&gt;Annals of Internal Medicine&lt;/full-title&gt;&lt;/periodical&gt;&lt;pages&gt;1542-1553&lt;/pages&gt;&lt;volume&gt;174&lt;/volume&gt;&lt;number&gt;11&lt;/number&gt;&lt;dates&gt;&lt;year&gt;2021&lt;/year&gt;&lt;/dates&gt;&lt;isbn&gt;0003-4819&lt;/isbn&gt;&lt;urls&gt;&lt;/urls&gt;&lt;/record&gt;&lt;/Cite&gt;&lt;/EndNote&gt;</w:instrText>
      </w:r>
      <w:r>
        <w:rPr>
          <w:rFonts w:ascii="Arial" w:hAnsi="Arial" w:cs="Arial"/>
        </w:rPr>
        <w:fldChar w:fldCharType="separate"/>
      </w:r>
      <w:r w:rsidRPr="006C43BA">
        <w:rPr>
          <w:rFonts w:ascii="Arial" w:hAnsi="Arial" w:cs="Arial"/>
          <w:noProof/>
          <w:vertAlign w:val="superscript"/>
        </w:rPr>
        <w:t>3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 We used the model to simulate HIV epidemics in Alabama, California, Florida, Georgia, Illinois, Louisiana, Mississippi, Missouri, New York, Texas, and Wisconsin, where 63% of people diagnosed with HIV in the US reside</w:t>
      </w:r>
      <w:r w:rsidR="004F0700">
        <w:rPr>
          <w:rFonts w:ascii="Arial" w:hAnsi="Arial" w:cs="Arial"/>
        </w:rPr>
        <w:t xml:space="preserve">, </w:t>
      </w:r>
      <w:commentRangeStart w:id="3"/>
      <w:r w:rsidR="004F0700">
        <w:rPr>
          <w:rFonts w:ascii="Arial" w:hAnsi="Arial" w:cs="Arial"/>
        </w:rPr>
        <w:t>as described in *</w:t>
      </w:r>
      <w:commentRangeEnd w:id="3"/>
      <w:r w:rsidR="004F0700">
        <w:rPr>
          <w:rStyle w:val="CommentReference"/>
        </w:rPr>
        <w:commentReference w:id="3"/>
      </w:r>
      <w:r w:rsidR="004F0700">
        <w:rPr>
          <w:rFonts w:ascii="Arial" w:hAnsi="Arial" w:cs="Arial"/>
        </w:rPr>
        <w:t>. Calibration</w:t>
      </w:r>
      <w:r w:rsidR="009843DF">
        <w:rPr>
          <w:rFonts w:ascii="Arial" w:hAnsi="Arial" w:cs="Arial"/>
        </w:rPr>
        <w:t xml:space="preserve"> targets for this study include local epidemiologic targets such as new diagnoses and diagnosed prevalence by age.</w:t>
      </w:r>
    </w:p>
    <w:p w14:paraId="07E7AF2B" w14:textId="7BD66F3E" w:rsidR="007F077E" w:rsidRDefault="007F077E" w:rsidP="004F0700">
      <w:pPr>
        <w:rPr>
          <w:rFonts w:ascii="Arial" w:hAnsi="Arial" w:cs="Arial"/>
          <w:i/>
          <w:iCs/>
        </w:rPr>
      </w:pPr>
      <w:r>
        <w:rPr>
          <w:rFonts w:ascii="Arial" w:hAnsi="Arial" w:cs="Arial"/>
          <w:i/>
          <w:iCs/>
        </w:rPr>
        <w:t>For paper:</w:t>
      </w:r>
    </w:p>
    <w:p w14:paraId="6C76A00C" w14:textId="41D50A79" w:rsidR="007F077E" w:rsidRDefault="007F077E" w:rsidP="004F0700">
      <w:pPr>
        <w:rPr>
          <w:rFonts w:ascii="Arial" w:hAnsi="Arial" w:cs="Arial"/>
          <w:i/>
          <w:iCs/>
        </w:rPr>
      </w:pPr>
      <w:r>
        <w:rPr>
          <w:rFonts w:ascii="Arial" w:hAnsi="Arial" w:cs="Arial"/>
          <w:i/>
          <w:iCs/>
        </w:rPr>
        <w:t>Model structure, study setting, calibration, model outcomes, secondary analyses (explaining state variation), sensitivity analyses</w:t>
      </w:r>
    </w:p>
    <w:p w14:paraId="61A3FD8D" w14:textId="0021A6E9" w:rsidR="007F077E" w:rsidRDefault="007F077E" w:rsidP="004F0700">
      <w:pPr>
        <w:rPr>
          <w:rFonts w:ascii="Arial" w:hAnsi="Arial" w:cs="Arial"/>
          <w:i/>
          <w:iCs/>
        </w:rPr>
      </w:pPr>
      <w:r>
        <w:rPr>
          <w:rFonts w:ascii="Arial" w:hAnsi="Arial" w:cs="Arial"/>
          <w:i/>
          <w:iCs/>
        </w:rPr>
        <w:t>For our group:</w:t>
      </w:r>
    </w:p>
    <w:p w14:paraId="1CAE4A02" w14:textId="02337522" w:rsidR="007F077E" w:rsidRDefault="007F077E" w:rsidP="007F077E">
      <w:pPr>
        <w:pStyle w:val="ListParagraph"/>
        <w:numPr>
          <w:ilvl w:val="0"/>
          <w:numId w:val="4"/>
        </w:numPr>
        <w:rPr>
          <w:rFonts w:ascii="Arial" w:hAnsi="Arial" w:cs="Arial"/>
          <w:i/>
          <w:iCs/>
        </w:rPr>
      </w:pPr>
      <w:r>
        <w:rPr>
          <w:rFonts w:ascii="Arial" w:hAnsi="Arial" w:cs="Arial"/>
          <w:i/>
          <w:iCs/>
        </w:rPr>
        <w:t>Model outcome (delta prop 55+, also median age)</w:t>
      </w:r>
    </w:p>
    <w:p w14:paraId="0B213C92" w14:textId="77777777" w:rsidR="007F077E" w:rsidRPr="007F077E" w:rsidRDefault="007F077E" w:rsidP="007F077E">
      <w:pPr>
        <w:pStyle w:val="ListParagraph"/>
        <w:numPr>
          <w:ilvl w:val="0"/>
          <w:numId w:val="4"/>
        </w:numPr>
        <w:rPr>
          <w:rFonts w:ascii="Arial" w:hAnsi="Arial" w:cs="Arial"/>
          <w:i/>
          <w:iCs/>
        </w:rPr>
      </w:pPr>
    </w:p>
    <w:p w14:paraId="1525EB4D" w14:textId="1EECF5F5" w:rsidR="00B971BE" w:rsidRDefault="00D66D85">
      <w:commentRangeStart w:id="4"/>
      <w:commentRangeEnd w:id="4"/>
      <w:r>
        <w:rPr>
          <w:rStyle w:val="CommentReference"/>
        </w:rPr>
        <w:commentReference w:id="4"/>
      </w:r>
      <w:bookmarkStart w:id="5" w:name="_Hlk205301031"/>
    </w:p>
    <w:tbl>
      <w:tblPr>
        <w:tblStyle w:val="TableGrid"/>
        <w:tblW w:w="9355" w:type="dxa"/>
        <w:tblLook w:val="04A0" w:firstRow="1" w:lastRow="0" w:firstColumn="1" w:lastColumn="0" w:noHBand="0" w:noVBand="1"/>
      </w:tblPr>
      <w:tblGrid>
        <w:gridCol w:w="877"/>
        <w:gridCol w:w="849"/>
        <w:gridCol w:w="847"/>
        <w:gridCol w:w="847"/>
        <w:gridCol w:w="847"/>
        <w:gridCol w:w="849"/>
        <w:gridCol w:w="849"/>
        <w:gridCol w:w="849"/>
        <w:gridCol w:w="847"/>
        <w:gridCol w:w="847"/>
        <w:gridCol w:w="847"/>
      </w:tblGrid>
      <w:tr w:rsidR="00B971BE" w14:paraId="18822C8D" w14:textId="77777777" w:rsidTr="007046FC">
        <w:trPr>
          <w:cantSplit/>
        </w:trPr>
        <w:tc>
          <w:tcPr>
            <w:tcW w:w="877" w:type="dxa"/>
          </w:tcPr>
          <w:p w14:paraId="4C36F901" w14:textId="77777777" w:rsidR="00B971BE" w:rsidRPr="00E65750" w:rsidRDefault="00B971BE" w:rsidP="007046FC">
            <w:pPr>
              <w:jc w:val="center"/>
              <w:rPr>
                <w:sz w:val="16"/>
                <w:szCs w:val="16"/>
              </w:rPr>
            </w:pPr>
            <w:bookmarkStart w:id="6" w:name="_Hlk202261750"/>
            <w:r w:rsidRPr="00CD1C60">
              <w:rPr>
                <w:rFonts w:cstheme="minorHAnsi"/>
                <w:b/>
                <w:bCs/>
                <w:sz w:val="18"/>
                <w:szCs w:val="18"/>
              </w:rPr>
              <w:t>Measure</w:t>
            </w:r>
          </w:p>
        </w:tc>
        <w:tc>
          <w:tcPr>
            <w:tcW w:w="849" w:type="dxa"/>
          </w:tcPr>
          <w:p w14:paraId="73FB8828" w14:textId="77777777" w:rsidR="00B971BE" w:rsidRPr="001D5A1C" w:rsidRDefault="00B971BE" w:rsidP="007046FC">
            <w:pPr>
              <w:jc w:val="center"/>
              <w:rPr>
                <w:b/>
                <w:bCs/>
                <w:sz w:val="18"/>
                <w:szCs w:val="18"/>
              </w:rPr>
            </w:pPr>
            <w:r w:rsidRPr="00510381">
              <w:rPr>
                <w:b/>
                <w:bCs/>
                <w:sz w:val="18"/>
                <w:szCs w:val="18"/>
              </w:rPr>
              <w:t>Total</w:t>
            </w:r>
          </w:p>
        </w:tc>
        <w:tc>
          <w:tcPr>
            <w:tcW w:w="2541" w:type="dxa"/>
            <w:gridSpan w:val="3"/>
          </w:tcPr>
          <w:p w14:paraId="13A35CD9" w14:textId="77777777" w:rsidR="00B971BE" w:rsidRPr="00E65750" w:rsidRDefault="00B971BE" w:rsidP="007046FC">
            <w:pPr>
              <w:jc w:val="center"/>
              <w:rPr>
                <w:sz w:val="16"/>
                <w:szCs w:val="16"/>
              </w:rPr>
            </w:pPr>
            <w:r w:rsidRPr="00CD1C60">
              <w:rPr>
                <w:rFonts w:cstheme="minorHAnsi"/>
                <w:b/>
                <w:bCs/>
                <w:sz w:val="18"/>
                <w:szCs w:val="18"/>
              </w:rPr>
              <w:t>Proportion Age 55+</w:t>
            </w:r>
          </w:p>
        </w:tc>
        <w:tc>
          <w:tcPr>
            <w:tcW w:w="2547" w:type="dxa"/>
            <w:gridSpan w:val="3"/>
          </w:tcPr>
          <w:p w14:paraId="7D2D9D1C" w14:textId="77777777" w:rsidR="00B971BE" w:rsidRPr="00E65750" w:rsidRDefault="00B971BE" w:rsidP="007046FC">
            <w:pPr>
              <w:jc w:val="center"/>
              <w:rPr>
                <w:sz w:val="16"/>
                <w:szCs w:val="16"/>
              </w:rPr>
            </w:pPr>
            <w:r w:rsidRPr="00CD1C60">
              <w:rPr>
                <w:rFonts w:cstheme="minorHAnsi"/>
                <w:b/>
                <w:bCs/>
                <w:sz w:val="18"/>
                <w:szCs w:val="18"/>
              </w:rPr>
              <w:t>Number Age 55+</w:t>
            </w:r>
          </w:p>
        </w:tc>
        <w:tc>
          <w:tcPr>
            <w:tcW w:w="2541" w:type="dxa"/>
            <w:gridSpan w:val="3"/>
          </w:tcPr>
          <w:p w14:paraId="59F148C9" w14:textId="77777777" w:rsidR="00B971BE" w:rsidRPr="00E65750" w:rsidRDefault="00B971BE" w:rsidP="007046FC">
            <w:pPr>
              <w:jc w:val="center"/>
              <w:rPr>
                <w:sz w:val="16"/>
                <w:szCs w:val="16"/>
              </w:rPr>
            </w:pPr>
            <w:r w:rsidRPr="00CD1C60">
              <w:rPr>
                <w:rFonts w:cstheme="minorHAnsi"/>
                <w:b/>
                <w:bCs/>
                <w:sz w:val="18"/>
                <w:szCs w:val="18"/>
              </w:rPr>
              <w:t>Median Age</w:t>
            </w:r>
          </w:p>
        </w:tc>
      </w:tr>
      <w:tr w:rsidR="00B971BE" w14:paraId="338D1C1E" w14:textId="77777777" w:rsidTr="007046FC">
        <w:tc>
          <w:tcPr>
            <w:tcW w:w="877" w:type="dxa"/>
          </w:tcPr>
          <w:p w14:paraId="54F3D56B" w14:textId="77777777" w:rsidR="00B971BE" w:rsidRPr="00E65750" w:rsidRDefault="00B971BE" w:rsidP="007046FC">
            <w:pPr>
              <w:jc w:val="center"/>
              <w:rPr>
                <w:sz w:val="16"/>
                <w:szCs w:val="16"/>
              </w:rPr>
            </w:pPr>
            <w:r w:rsidRPr="00CD1C60">
              <w:rPr>
                <w:rFonts w:cstheme="minorHAnsi"/>
                <w:i/>
                <w:iCs/>
                <w:color w:val="000000"/>
                <w:sz w:val="18"/>
                <w:szCs w:val="18"/>
              </w:rPr>
              <w:t>Year</w:t>
            </w:r>
          </w:p>
        </w:tc>
        <w:tc>
          <w:tcPr>
            <w:tcW w:w="849" w:type="dxa"/>
          </w:tcPr>
          <w:p w14:paraId="294F4C8E" w14:textId="77777777" w:rsidR="00B971BE" w:rsidRPr="003231CA" w:rsidRDefault="00B971BE" w:rsidP="007046FC">
            <w:pPr>
              <w:jc w:val="center"/>
              <w:rPr>
                <w:i/>
                <w:iCs/>
                <w:sz w:val="16"/>
                <w:szCs w:val="16"/>
              </w:rPr>
            </w:pPr>
            <w:r w:rsidRPr="003231CA">
              <w:rPr>
                <w:i/>
                <w:iCs/>
                <w:sz w:val="16"/>
                <w:szCs w:val="16"/>
              </w:rPr>
              <w:t>2025</w:t>
            </w:r>
          </w:p>
        </w:tc>
        <w:tc>
          <w:tcPr>
            <w:tcW w:w="847" w:type="dxa"/>
          </w:tcPr>
          <w:p w14:paraId="62389F87" w14:textId="77777777" w:rsidR="00B971BE" w:rsidRPr="003231CA" w:rsidRDefault="00B971BE" w:rsidP="007046FC">
            <w:pPr>
              <w:jc w:val="center"/>
              <w:rPr>
                <w:i/>
                <w:iCs/>
                <w:sz w:val="16"/>
                <w:szCs w:val="16"/>
              </w:rPr>
            </w:pPr>
            <w:r w:rsidRPr="003231CA">
              <w:rPr>
                <w:i/>
                <w:iCs/>
                <w:sz w:val="16"/>
                <w:szCs w:val="16"/>
              </w:rPr>
              <w:t>2025</w:t>
            </w:r>
          </w:p>
        </w:tc>
        <w:tc>
          <w:tcPr>
            <w:tcW w:w="847" w:type="dxa"/>
          </w:tcPr>
          <w:p w14:paraId="314CE3DF" w14:textId="77777777" w:rsidR="00B971BE" w:rsidRPr="003231CA" w:rsidRDefault="00B971BE" w:rsidP="007046FC">
            <w:pPr>
              <w:jc w:val="center"/>
              <w:rPr>
                <w:i/>
                <w:iCs/>
                <w:sz w:val="16"/>
                <w:szCs w:val="16"/>
              </w:rPr>
            </w:pPr>
            <w:r w:rsidRPr="003231CA">
              <w:rPr>
                <w:i/>
                <w:iCs/>
                <w:sz w:val="16"/>
                <w:szCs w:val="16"/>
              </w:rPr>
              <w:t>2040</w:t>
            </w:r>
          </w:p>
        </w:tc>
        <w:tc>
          <w:tcPr>
            <w:tcW w:w="847" w:type="dxa"/>
          </w:tcPr>
          <w:p w14:paraId="6DCEB614" w14:textId="77777777" w:rsidR="00B971BE" w:rsidRPr="001D5A1C" w:rsidRDefault="00B971BE" w:rsidP="007046FC">
            <w:pPr>
              <w:jc w:val="center"/>
              <w:rPr>
                <w:sz w:val="16"/>
                <w:szCs w:val="16"/>
              </w:rPr>
            </w:pPr>
            <w:r w:rsidRPr="001D5A1C">
              <w:rPr>
                <w:rFonts w:cstheme="minorHAnsi"/>
                <w:sz w:val="16"/>
                <w:szCs w:val="16"/>
              </w:rPr>
              <w:t>Δ</w:t>
            </w:r>
          </w:p>
        </w:tc>
        <w:tc>
          <w:tcPr>
            <w:tcW w:w="849" w:type="dxa"/>
          </w:tcPr>
          <w:p w14:paraId="2E2C15D4" w14:textId="77777777" w:rsidR="00B971BE" w:rsidRPr="003231CA" w:rsidRDefault="00B971BE" w:rsidP="007046FC">
            <w:pPr>
              <w:jc w:val="center"/>
              <w:rPr>
                <w:i/>
                <w:iCs/>
                <w:sz w:val="16"/>
                <w:szCs w:val="16"/>
              </w:rPr>
            </w:pPr>
            <w:r w:rsidRPr="003231CA">
              <w:rPr>
                <w:i/>
                <w:iCs/>
                <w:sz w:val="16"/>
                <w:szCs w:val="16"/>
              </w:rPr>
              <w:t>2025</w:t>
            </w:r>
          </w:p>
        </w:tc>
        <w:tc>
          <w:tcPr>
            <w:tcW w:w="849" w:type="dxa"/>
          </w:tcPr>
          <w:p w14:paraId="6C4E2388" w14:textId="77777777" w:rsidR="00B971BE" w:rsidRPr="003231CA" w:rsidRDefault="00B971BE" w:rsidP="007046FC">
            <w:pPr>
              <w:jc w:val="center"/>
              <w:rPr>
                <w:i/>
                <w:iCs/>
                <w:sz w:val="16"/>
                <w:szCs w:val="16"/>
              </w:rPr>
            </w:pPr>
            <w:r w:rsidRPr="003231CA">
              <w:rPr>
                <w:i/>
                <w:iCs/>
                <w:sz w:val="16"/>
                <w:szCs w:val="16"/>
              </w:rPr>
              <w:t>2040</w:t>
            </w:r>
          </w:p>
        </w:tc>
        <w:tc>
          <w:tcPr>
            <w:tcW w:w="849" w:type="dxa"/>
          </w:tcPr>
          <w:p w14:paraId="0CB5F71E" w14:textId="77777777" w:rsidR="00B971BE" w:rsidRPr="003231CA" w:rsidRDefault="00B971BE" w:rsidP="007046FC">
            <w:pPr>
              <w:jc w:val="center"/>
              <w:rPr>
                <w:i/>
                <w:iCs/>
                <w:sz w:val="16"/>
                <w:szCs w:val="16"/>
              </w:rPr>
            </w:pPr>
            <w:r w:rsidRPr="001D5A1C">
              <w:rPr>
                <w:rFonts w:cstheme="minorHAnsi"/>
                <w:sz w:val="16"/>
                <w:szCs w:val="16"/>
              </w:rPr>
              <w:t>Δ</w:t>
            </w:r>
          </w:p>
        </w:tc>
        <w:tc>
          <w:tcPr>
            <w:tcW w:w="847" w:type="dxa"/>
          </w:tcPr>
          <w:p w14:paraId="3BD60427" w14:textId="77777777" w:rsidR="00B971BE" w:rsidRPr="003231CA" w:rsidRDefault="00B971BE" w:rsidP="007046FC">
            <w:pPr>
              <w:jc w:val="center"/>
              <w:rPr>
                <w:i/>
                <w:iCs/>
                <w:sz w:val="16"/>
                <w:szCs w:val="16"/>
              </w:rPr>
            </w:pPr>
            <w:r w:rsidRPr="003231CA">
              <w:rPr>
                <w:i/>
                <w:iCs/>
                <w:sz w:val="16"/>
                <w:szCs w:val="16"/>
              </w:rPr>
              <w:t>2025</w:t>
            </w:r>
          </w:p>
        </w:tc>
        <w:tc>
          <w:tcPr>
            <w:tcW w:w="847" w:type="dxa"/>
          </w:tcPr>
          <w:p w14:paraId="1C6A263C" w14:textId="77777777" w:rsidR="00B971BE" w:rsidRPr="003231CA" w:rsidRDefault="00B971BE" w:rsidP="007046FC">
            <w:pPr>
              <w:jc w:val="center"/>
              <w:rPr>
                <w:i/>
                <w:iCs/>
                <w:sz w:val="16"/>
                <w:szCs w:val="16"/>
              </w:rPr>
            </w:pPr>
            <w:r w:rsidRPr="003231CA">
              <w:rPr>
                <w:i/>
                <w:iCs/>
                <w:sz w:val="16"/>
                <w:szCs w:val="16"/>
              </w:rPr>
              <w:t>2040</w:t>
            </w:r>
          </w:p>
        </w:tc>
        <w:tc>
          <w:tcPr>
            <w:tcW w:w="847" w:type="dxa"/>
          </w:tcPr>
          <w:p w14:paraId="2F498C03" w14:textId="77777777" w:rsidR="00B971BE" w:rsidRPr="003231CA" w:rsidRDefault="00B971BE" w:rsidP="007046FC">
            <w:pPr>
              <w:jc w:val="center"/>
              <w:rPr>
                <w:i/>
                <w:iCs/>
                <w:sz w:val="16"/>
                <w:szCs w:val="16"/>
              </w:rPr>
            </w:pPr>
            <w:r w:rsidRPr="001D5A1C">
              <w:rPr>
                <w:rFonts w:cstheme="minorHAnsi"/>
                <w:sz w:val="16"/>
                <w:szCs w:val="16"/>
              </w:rPr>
              <w:t>Δ</w:t>
            </w:r>
          </w:p>
        </w:tc>
      </w:tr>
      <w:tr w:rsidR="00B971BE" w14:paraId="155B8168" w14:textId="77777777" w:rsidTr="007046FC">
        <w:tc>
          <w:tcPr>
            <w:tcW w:w="877" w:type="dxa"/>
            <w:vMerge w:val="restart"/>
          </w:tcPr>
          <w:p w14:paraId="477C7A3F" w14:textId="77777777" w:rsidR="00B971BE" w:rsidRPr="00E65750" w:rsidRDefault="00B971BE" w:rsidP="007046FC">
            <w:pPr>
              <w:jc w:val="center"/>
              <w:rPr>
                <w:sz w:val="16"/>
                <w:szCs w:val="16"/>
              </w:rPr>
            </w:pPr>
            <w:r w:rsidRPr="00326D2A">
              <w:rPr>
                <w:rFonts w:cstheme="minorHAnsi"/>
                <w:i/>
                <w:iCs/>
                <w:color w:val="000000"/>
                <w:sz w:val="18"/>
                <w:szCs w:val="18"/>
              </w:rPr>
              <w:t>CA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FFF" w:fill="FFFFFF"/>
            <w:vAlign w:val="bottom"/>
          </w:tcPr>
          <w:p w14:paraId="0D6AAA71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140,514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8D3C" w:fill="FD8D3C"/>
            <w:vAlign w:val="bottom"/>
          </w:tcPr>
          <w:p w14:paraId="50196593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50%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8D3C" w:fill="FD8D3C"/>
            <w:vAlign w:val="bottom"/>
          </w:tcPr>
          <w:p w14:paraId="795A9EE7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67%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8D3C" w:fill="FD8D3C"/>
            <w:vAlign w:val="bottom"/>
          </w:tcPr>
          <w:p w14:paraId="248EF057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17%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E7D7" w:fill="FFE7D7"/>
            <w:vAlign w:val="bottom"/>
          </w:tcPr>
          <w:p w14:paraId="1AA70D27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70,024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E7D7" w:fill="FFE7D7"/>
            <w:vAlign w:val="bottom"/>
          </w:tcPr>
          <w:p w14:paraId="15B058F4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89,408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E7D7" w:fill="FFE7D7"/>
            <w:vAlign w:val="bottom"/>
          </w:tcPr>
          <w:p w14:paraId="29513C91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19,384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8D3C" w:fill="FD8D3C"/>
            <w:vAlign w:val="bottom"/>
          </w:tcPr>
          <w:p w14:paraId="2C8D5BCC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54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8D3C" w:fill="FD8D3C"/>
            <w:vAlign w:val="bottom"/>
          </w:tcPr>
          <w:p w14:paraId="460761C6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67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8D3C" w:fill="FD8D3C"/>
            <w:vAlign w:val="bottom"/>
          </w:tcPr>
          <w:p w14:paraId="243EB968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13</w:t>
            </w:r>
          </w:p>
        </w:tc>
      </w:tr>
      <w:tr w:rsidR="00B971BE" w14:paraId="774D0728" w14:textId="77777777" w:rsidTr="007046FC">
        <w:tc>
          <w:tcPr>
            <w:tcW w:w="877" w:type="dxa"/>
            <w:vMerge/>
          </w:tcPr>
          <w:p w14:paraId="72803637" w14:textId="77777777" w:rsidR="00B971BE" w:rsidRPr="00E65750" w:rsidRDefault="00B971BE" w:rsidP="007046F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FFF" w:fill="FFFFFF"/>
            <w:vAlign w:val="bottom"/>
          </w:tcPr>
          <w:p w14:paraId="3BACC81A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8D3C" w:fill="FD8D3C"/>
            <w:vAlign w:val="bottom"/>
          </w:tcPr>
          <w:p w14:paraId="6E856B7A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47 to 53%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8D3C" w:fill="FD8D3C"/>
            <w:vAlign w:val="bottom"/>
          </w:tcPr>
          <w:p w14:paraId="0F7925F4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59 to 75%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8D3C" w:fill="FD8D3C"/>
            <w:vAlign w:val="bottom"/>
          </w:tcPr>
          <w:p w14:paraId="35B1B438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11 to 24%]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E7D7" w:fill="FFE7D7"/>
            <w:vAlign w:val="bottom"/>
          </w:tcPr>
          <w:p w14:paraId="7D5B931E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65,956 to 74,277]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E7D7" w:fill="FFE7D7"/>
            <w:vAlign w:val="bottom"/>
          </w:tcPr>
          <w:p w14:paraId="3D27F0BE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78,383 to 100,109]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E7D7" w:fill="FFE7D7"/>
            <w:vAlign w:val="bottom"/>
          </w:tcPr>
          <w:p w14:paraId="404B72D4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11,274 to 27,031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8D3C" w:fill="FD8D3C"/>
            <w:vAlign w:val="bottom"/>
          </w:tcPr>
          <w:p w14:paraId="298105A2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52 to 56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8D3C" w:fill="FD8D3C"/>
            <w:vAlign w:val="bottom"/>
          </w:tcPr>
          <w:p w14:paraId="55C1F0CA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63 to 70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8D3C" w:fill="FD8D3C"/>
            <w:vAlign w:val="bottom"/>
          </w:tcPr>
          <w:p w14:paraId="0C3F6687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11 to 16]</w:t>
            </w:r>
          </w:p>
        </w:tc>
      </w:tr>
      <w:tr w:rsidR="00B971BE" w14:paraId="4B6604E4" w14:textId="77777777" w:rsidTr="007046FC">
        <w:tc>
          <w:tcPr>
            <w:tcW w:w="877" w:type="dxa"/>
            <w:vMerge w:val="restart"/>
          </w:tcPr>
          <w:p w14:paraId="6118799F" w14:textId="77777777" w:rsidR="00B971BE" w:rsidRPr="00E65750" w:rsidRDefault="00B971BE" w:rsidP="007046FC">
            <w:pPr>
              <w:jc w:val="center"/>
              <w:rPr>
                <w:sz w:val="16"/>
                <w:szCs w:val="16"/>
              </w:rPr>
            </w:pPr>
            <w:r w:rsidRPr="00326D2A">
              <w:rPr>
                <w:rFonts w:cstheme="minorHAnsi"/>
                <w:i/>
                <w:iCs/>
                <w:color w:val="000000"/>
                <w:sz w:val="18"/>
                <w:szCs w:val="18"/>
              </w:rPr>
              <w:t>FL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FFF" w:fill="FFFFFF"/>
            <w:vAlign w:val="bottom"/>
          </w:tcPr>
          <w:p w14:paraId="02FEBEC7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126,261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A15E" w:fill="FDA15E"/>
            <w:vAlign w:val="bottom"/>
          </w:tcPr>
          <w:p w14:paraId="01E98EFF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51%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A15E" w:fill="FDA15E"/>
            <w:vAlign w:val="bottom"/>
          </w:tcPr>
          <w:p w14:paraId="781F70AD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65%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A15E" w:fill="FDA15E"/>
            <w:vAlign w:val="bottom"/>
          </w:tcPr>
          <w:p w14:paraId="69329BD8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14%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EDEC7" w:fill="FEDEC7"/>
            <w:vAlign w:val="bottom"/>
          </w:tcPr>
          <w:p w14:paraId="5591A188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64,700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EDEC7" w:fill="FEDEC7"/>
            <w:vAlign w:val="bottom"/>
          </w:tcPr>
          <w:p w14:paraId="4EEEC61B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91,496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EDEC7" w:fill="FEDEC7"/>
            <w:vAlign w:val="bottom"/>
          </w:tcPr>
          <w:p w14:paraId="3932E2A2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26,796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A769" w:fill="FDA769"/>
            <w:vAlign w:val="bottom"/>
          </w:tcPr>
          <w:p w14:paraId="702D3F1C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55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A769" w:fill="FDA769"/>
            <w:vAlign w:val="bottom"/>
          </w:tcPr>
          <w:p w14:paraId="12DB0258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65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A769" w:fill="FDA769"/>
            <w:vAlign w:val="bottom"/>
          </w:tcPr>
          <w:p w14:paraId="76F5B678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10</w:t>
            </w:r>
          </w:p>
        </w:tc>
      </w:tr>
      <w:tr w:rsidR="00B971BE" w14:paraId="229EF4A2" w14:textId="77777777" w:rsidTr="007046FC">
        <w:tc>
          <w:tcPr>
            <w:tcW w:w="877" w:type="dxa"/>
            <w:vMerge/>
          </w:tcPr>
          <w:p w14:paraId="23D67CDD" w14:textId="77777777" w:rsidR="00B971BE" w:rsidRPr="00E65750" w:rsidRDefault="00B971BE" w:rsidP="007046F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FFF" w:fill="FFFFFF"/>
            <w:vAlign w:val="bottom"/>
          </w:tcPr>
          <w:p w14:paraId="7681028C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A15E" w:fill="FDA15E"/>
            <w:vAlign w:val="bottom"/>
          </w:tcPr>
          <w:p w14:paraId="4E4BB403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48 to 54%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A15E" w:fill="FDA15E"/>
            <w:vAlign w:val="bottom"/>
          </w:tcPr>
          <w:p w14:paraId="4945BA5F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56 to 75%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A15E" w:fill="FDA15E"/>
            <w:vAlign w:val="bottom"/>
          </w:tcPr>
          <w:p w14:paraId="130B9BD7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7 to 22%]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EDEC7" w:fill="FEDEC7"/>
            <w:vAlign w:val="bottom"/>
          </w:tcPr>
          <w:p w14:paraId="3F664BF7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61,181 to 68,566]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EDEC7" w:fill="FEDEC7"/>
            <w:vAlign w:val="bottom"/>
          </w:tcPr>
          <w:p w14:paraId="527D19CC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80,767 to 106,063]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EDEC7" w:fill="FEDEC7"/>
            <w:vAlign w:val="bottom"/>
          </w:tcPr>
          <w:p w14:paraId="2453837F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18,299 to 37,780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A769" w:fill="FDA769"/>
            <w:vAlign w:val="bottom"/>
          </w:tcPr>
          <w:p w14:paraId="32E8778E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53 to 57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A769" w:fill="FDA769"/>
            <w:vAlign w:val="bottom"/>
          </w:tcPr>
          <w:p w14:paraId="1B3F42F4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60 to 70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A769" w:fill="FDA769"/>
            <w:vAlign w:val="bottom"/>
          </w:tcPr>
          <w:p w14:paraId="64F83F3D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6 to 14]</w:t>
            </w:r>
          </w:p>
        </w:tc>
      </w:tr>
      <w:tr w:rsidR="00B971BE" w14:paraId="5D587D78" w14:textId="77777777" w:rsidTr="007046FC">
        <w:tc>
          <w:tcPr>
            <w:tcW w:w="877" w:type="dxa"/>
            <w:vMerge w:val="restart"/>
          </w:tcPr>
          <w:p w14:paraId="471BACCA" w14:textId="77777777" w:rsidR="00B971BE" w:rsidRPr="00E65750" w:rsidRDefault="00B971BE" w:rsidP="007046FC">
            <w:pPr>
              <w:jc w:val="center"/>
              <w:rPr>
                <w:sz w:val="16"/>
                <w:szCs w:val="16"/>
              </w:rPr>
            </w:pPr>
            <w:r w:rsidRPr="00326D2A">
              <w:rPr>
                <w:rFonts w:cstheme="minorHAnsi"/>
                <w:i/>
                <w:iCs/>
                <w:color w:val="000000"/>
                <w:sz w:val="18"/>
                <w:szCs w:val="18"/>
              </w:rPr>
              <w:t>NY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FFF" w:fill="FFFFFF"/>
            <w:vAlign w:val="bottom"/>
          </w:tcPr>
          <w:p w14:paraId="0BC0953B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122,642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EC398" w:fill="FEC398"/>
            <w:vAlign w:val="bottom"/>
          </w:tcPr>
          <w:p w14:paraId="7629B5B9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56%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EC398" w:fill="FEC398"/>
            <w:vAlign w:val="bottom"/>
          </w:tcPr>
          <w:p w14:paraId="392D6A60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65%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EC398" w:fill="FEC398"/>
            <w:vAlign w:val="bottom"/>
          </w:tcPr>
          <w:p w14:paraId="1E56BB92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9%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8F2" w:fill="FFF8F2"/>
            <w:vAlign w:val="bottom"/>
          </w:tcPr>
          <w:p w14:paraId="00668997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68,852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8F2" w:fill="FFF8F2"/>
            <w:vAlign w:val="bottom"/>
          </w:tcPr>
          <w:p w14:paraId="78B90625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74,912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8F2" w:fill="FFF8F2"/>
            <w:vAlign w:val="bottom"/>
          </w:tcPr>
          <w:p w14:paraId="6D2DC4A8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6,060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EB987" w:fill="FEB987"/>
            <w:vAlign w:val="bottom"/>
          </w:tcPr>
          <w:p w14:paraId="0FDE5BFE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58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EB987" w:fill="FEB987"/>
            <w:vAlign w:val="bottom"/>
          </w:tcPr>
          <w:p w14:paraId="607BD598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67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EB987" w:fill="FEB987"/>
            <w:vAlign w:val="bottom"/>
          </w:tcPr>
          <w:p w14:paraId="09BE1C83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8</w:t>
            </w:r>
          </w:p>
        </w:tc>
      </w:tr>
      <w:tr w:rsidR="00B971BE" w14:paraId="7D7572F5" w14:textId="77777777" w:rsidTr="007046FC">
        <w:tc>
          <w:tcPr>
            <w:tcW w:w="877" w:type="dxa"/>
            <w:vMerge/>
          </w:tcPr>
          <w:p w14:paraId="26D2410F" w14:textId="77777777" w:rsidR="00B971BE" w:rsidRPr="00E65750" w:rsidRDefault="00B971BE" w:rsidP="007046F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FFF" w:fill="FFFFFF"/>
            <w:vAlign w:val="bottom"/>
          </w:tcPr>
          <w:p w14:paraId="6B169578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EC398" w:fill="FEC398"/>
            <w:vAlign w:val="bottom"/>
          </w:tcPr>
          <w:p w14:paraId="5C70FF33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54 to 58%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EC398" w:fill="FEC398"/>
            <w:vAlign w:val="bottom"/>
          </w:tcPr>
          <w:p w14:paraId="75FB22DD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58 to 72%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EC398" w:fill="FEC398"/>
            <w:vAlign w:val="bottom"/>
          </w:tcPr>
          <w:p w14:paraId="3E75623C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3 to 16%]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8F2" w:fill="FFF8F2"/>
            <w:vAlign w:val="bottom"/>
          </w:tcPr>
          <w:p w14:paraId="38466BA4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65,678 to 71,994]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8F2" w:fill="FFF8F2"/>
            <w:vAlign w:val="bottom"/>
          </w:tcPr>
          <w:p w14:paraId="009C563D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66,824 to 84,789]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8F2" w:fill="FFF8F2"/>
            <w:vAlign w:val="bottom"/>
          </w:tcPr>
          <w:p w14:paraId="08A5059B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-676 to 14,310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EB987" w:fill="FEB987"/>
            <w:vAlign w:val="bottom"/>
          </w:tcPr>
          <w:p w14:paraId="3DD4BB90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57 to 60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EB987" w:fill="FEB987"/>
            <w:vAlign w:val="bottom"/>
          </w:tcPr>
          <w:p w14:paraId="252C67C1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63 to 70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EB987" w:fill="FEB987"/>
            <w:vAlign w:val="bottom"/>
          </w:tcPr>
          <w:p w14:paraId="33953094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6 to 11]</w:t>
            </w:r>
          </w:p>
        </w:tc>
      </w:tr>
      <w:tr w:rsidR="00B971BE" w14:paraId="34544EEA" w14:textId="77777777" w:rsidTr="007046FC">
        <w:tc>
          <w:tcPr>
            <w:tcW w:w="877" w:type="dxa"/>
            <w:vMerge w:val="restart"/>
          </w:tcPr>
          <w:p w14:paraId="1DC80F00" w14:textId="77777777" w:rsidR="00B971BE" w:rsidRPr="00E65750" w:rsidRDefault="00B971BE" w:rsidP="007046FC">
            <w:pPr>
              <w:jc w:val="center"/>
              <w:rPr>
                <w:sz w:val="16"/>
                <w:szCs w:val="16"/>
              </w:rPr>
            </w:pPr>
            <w:r w:rsidRPr="00326D2A">
              <w:rPr>
                <w:rFonts w:cstheme="minorHAnsi"/>
                <w:i/>
                <w:iCs/>
                <w:color w:val="000000"/>
                <w:sz w:val="18"/>
                <w:szCs w:val="18"/>
              </w:rPr>
              <w:t>TX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FFF" w:fill="FFFFFF"/>
            <w:vAlign w:val="bottom"/>
          </w:tcPr>
          <w:p w14:paraId="1EF43F5B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107,200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EB581" w:fill="FEB581"/>
            <w:vAlign w:val="bottom"/>
          </w:tcPr>
          <w:p w14:paraId="1B2F3D0F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36%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EB581" w:fill="FEB581"/>
            <w:vAlign w:val="bottom"/>
          </w:tcPr>
          <w:p w14:paraId="7E46285C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47%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EB581" w:fill="FEB581"/>
            <w:vAlign w:val="bottom"/>
          </w:tcPr>
          <w:p w14:paraId="64874F4D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11%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E6D4" w:fill="FFE6D4"/>
            <w:vAlign w:val="bottom"/>
          </w:tcPr>
          <w:p w14:paraId="35FA1CCF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38,685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E6D4" w:fill="FFE6D4"/>
            <w:vAlign w:val="bottom"/>
          </w:tcPr>
          <w:p w14:paraId="572FF0E3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59,400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E6D4" w:fill="FFE6D4"/>
            <w:vAlign w:val="bottom"/>
          </w:tcPr>
          <w:p w14:paraId="65391D70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20,715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FE5D2" w:fill="FFE5D2"/>
            <w:vAlign w:val="bottom"/>
          </w:tcPr>
          <w:p w14:paraId="5B2B3DE2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46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FE5D2" w:fill="FFE5D2"/>
            <w:vAlign w:val="bottom"/>
          </w:tcPr>
          <w:p w14:paraId="24F1EC08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49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FE5D2" w:fill="FFE5D2"/>
            <w:vAlign w:val="bottom"/>
          </w:tcPr>
          <w:p w14:paraId="6FF8BC14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3</w:t>
            </w:r>
          </w:p>
        </w:tc>
      </w:tr>
      <w:tr w:rsidR="00B971BE" w14:paraId="560E0B43" w14:textId="77777777" w:rsidTr="007046FC">
        <w:tc>
          <w:tcPr>
            <w:tcW w:w="877" w:type="dxa"/>
            <w:vMerge/>
          </w:tcPr>
          <w:p w14:paraId="21644665" w14:textId="77777777" w:rsidR="00B971BE" w:rsidRPr="00E65750" w:rsidRDefault="00B971BE" w:rsidP="007046F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FFF" w:fill="FFFFFF"/>
            <w:vAlign w:val="bottom"/>
          </w:tcPr>
          <w:p w14:paraId="1EED4CF0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EB581" w:fill="FEB581"/>
            <w:vAlign w:val="bottom"/>
          </w:tcPr>
          <w:p w14:paraId="10AD482A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34 to 38%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EB581" w:fill="FEB581"/>
            <w:vAlign w:val="bottom"/>
          </w:tcPr>
          <w:p w14:paraId="62B636D7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39 to 58%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EB581" w:fill="FEB581"/>
            <w:vAlign w:val="bottom"/>
          </w:tcPr>
          <w:p w14:paraId="0362D02B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4 to 20%]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E6D4" w:fill="FFE6D4"/>
            <w:vAlign w:val="bottom"/>
          </w:tcPr>
          <w:p w14:paraId="00D8B0FB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35,915 to 41,236]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E6D4" w:fill="FFE6D4"/>
            <w:vAlign w:val="bottom"/>
          </w:tcPr>
          <w:p w14:paraId="140A38DF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50,022 to 71,931]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E6D4" w:fill="FFE6D4"/>
            <w:vAlign w:val="bottom"/>
          </w:tcPr>
          <w:p w14:paraId="67347284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13,258 to 31,171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FE5D2" w:fill="FFE5D2"/>
            <w:vAlign w:val="bottom"/>
          </w:tcPr>
          <w:p w14:paraId="621A1D70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45 to 47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FE5D2" w:fill="FFE5D2"/>
            <w:vAlign w:val="bottom"/>
          </w:tcPr>
          <w:p w14:paraId="1EE82E00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42 to 61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FE5D2" w:fill="FFE5D2"/>
            <w:vAlign w:val="bottom"/>
          </w:tcPr>
          <w:p w14:paraId="4C398772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-3 to 14]</w:t>
            </w:r>
          </w:p>
        </w:tc>
      </w:tr>
      <w:tr w:rsidR="00B971BE" w14:paraId="38A2A5D7" w14:textId="77777777" w:rsidTr="007046FC">
        <w:tc>
          <w:tcPr>
            <w:tcW w:w="877" w:type="dxa"/>
            <w:vMerge w:val="restart"/>
          </w:tcPr>
          <w:p w14:paraId="73D2E3ED" w14:textId="77777777" w:rsidR="00B971BE" w:rsidRPr="00E65750" w:rsidRDefault="00B971BE" w:rsidP="007046FC">
            <w:pPr>
              <w:jc w:val="center"/>
              <w:rPr>
                <w:sz w:val="16"/>
                <w:szCs w:val="16"/>
              </w:rPr>
            </w:pPr>
            <w:r w:rsidRPr="00326D2A">
              <w:rPr>
                <w:rFonts w:cstheme="minorHAnsi"/>
                <w:i/>
                <w:iCs/>
                <w:color w:val="000000"/>
                <w:sz w:val="18"/>
                <w:szCs w:val="18"/>
              </w:rPr>
              <w:t>GA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FFF" w:fill="FFFFFF"/>
            <w:vAlign w:val="bottom"/>
          </w:tcPr>
          <w:p w14:paraId="7C7EEC16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63,841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EC9A3" w:fill="FEC9A3"/>
            <w:vAlign w:val="bottom"/>
          </w:tcPr>
          <w:p w14:paraId="2C3404E6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37%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EC9A3" w:fill="FEC9A3"/>
            <w:vAlign w:val="bottom"/>
          </w:tcPr>
          <w:p w14:paraId="62ACBD99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45%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EC9A3" w:fill="FEC9A3"/>
            <w:vAlign w:val="bottom"/>
          </w:tcPr>
          <w:p w14:paraId="17F292D1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8%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4EC" w:fill="FFF4EC"/>
            <w:vAlign w:val="bottom"/>
          </w:tcPr>
          <w:p w14:paraId="4FF7158C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23,875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4EC" w:fill="FFF4EC"/>
            <w:vAlign w:val="bottom"/>
          </w:tcPr>
          <w:p w14:paraId="5502697C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32,831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4EC" w:fill="FFF4EC"/>
            <w:vAlign w:val="bottom"/>
          </w:tcPr>
          <w:p w14:paraId="58959AC7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8,957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FEDE1" w:fill="FFEDE1"/>
            <w:vAlign w:val="bottom"/>
          </w:tcPr>
          <w:p w14:paraId="7E5FB13C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45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FEDE1" w:fill="FFEDE1"/>
            <w:vAlign w:val="bottom"/>
          </w:tcPr>
          <w:p w14:paraId="381F4F0C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47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FEDE1" w:fill="FFEDE1"/>
            <w:vAlign w:val="bottom"/>
          </w:tcPr>
          <w:p w14:paraId="242849C4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2</w:t>
            </w:r>
          </w:p>
        </w:tc>
      </w:tr>
      <w:tr w:rsidR="00B971BE" w14:paraId="0567AB2E" w14:textId="77777777" w:rsidTr="007046FC">
        <w:tc>
          <w:tcPr>
            <w:tcW w:w="877" w:type="dxa"/>
            <w:vMerge/>
          </w:tcPr>
          <w:p w14:paraId="52C10770" w14:textId="77777777" w:rsidR="00B971BE" w:rsidRPr="00E65750" w:rsidRDefault="00B971BE" w:rsidP="007046F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FFF" w:fill="FFFFFF"/>
            <w:vAlign w:val="bottom"/>
          </w:tcPr>
          <w:p w14:paraId="524747D3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EC9A3" w:fill="FEC9A3"/>
            <w:vAlign w:val="bottom"/>
          </w:tcPr>
          <w:p w14:paraId="139B5853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34 to 41%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EC9A3" w:fill="FEC9A3"/>
            <w:vAlign w:val="bottom"/>
          </w:tcPr>
          <w:p w14:paraId="4998267E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35 to 58%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EC9A3" w:fill="FEC9A3"/>
            <w:vAlign w:val="bottom"/>
          </w:tcPr>
          <w:p w14:paraId="6D098E68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-1 to 17%]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4EC" w:fill="FFF4EC"/>
            <w:vAlign w:val="bottom"/>
          </w:tcPr>
          <w:p w14:paraId="22A9156F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21,933 to 26,114]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4EC" w:fill="FFF4EC"/>
            <w:vAlign w:val="bottom"/>
          </w:tcPr>
          <w:p w14:paraId="4BA7FB4C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25,816 to 39,222]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4EC" w:fill="FFF4EC"/>
            <w:vAlign w:val="bottom"/>
          </w:tcPr>
          <w:p w14:paraId="06606064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3,603 to 14,183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FEDE1" w:fill="FFEDE1"/>
            <w:vAlign w:val="bottom"/>
          </w:tcPr>
          <w:p w14:paraId="3A5E7E45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44 to 47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FEDE1" w:fill="FFEDE1"/>
            <w:vAlign w:val="bottom"/>
          </w:tcPr>
          <w:p w14:paraId="561F01C5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41 to 64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FEDE1" w:fill="FFEDE1"/>
            <w:vAlign w:val="bottom"/>
          </w:tcPr>
          <w:p w14:paraId="7E93C133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-4 to 17]</w:t>
            </w:r>
          </w:p>
        </w:tc>
      </w:tr>
      <w:tr w:rsidR="00B971BE" w14:paraId="0B076C69" w14:textId="77777777" w:rsidTr="007046FC">
        <w:tc>
          <w:tcPr>
            <w:tcW w:w="877" w:type="dxa"/>
            <w:vMerge w:val="restart"/>
          </w:tcPr>
          <w:p w14:paraId="751EBBAE" w14:textId="77777777" w:rsidR="00B971BE" w:rsidRPr="00E65750" w:rsidRDefault="00B971BE" w:rsidP="007046FC">
            <w:pPr>
              <w:jc w:val="center"/>
              <w:rPr>
                <w:sz w:val="16"/>
                <w:szCs w:val="16"/>
              </w:rPr>
            </w:pPr>
            <w:r w:rsidRPr="00326D2A">
              <w:rPr>
                <w:rFonts w:cstheme="minorHAnsi"/>
                <w:i/>
                <w:iCs/>
                <w:color w:val="000000"/>
                <w:sz w:val="18"/>
                <w:szCs w:val="18"/>
              </w:rPr>
              <w:t>IL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FFF" w:fill="FFFFFF"/>
            <w:vAlign w:val="bottom"/>
          </w:tcPr>
          <w:p w14:paraId="3712F65A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35,682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A15E" w:fill="FDA15E"/>
            <w:vAlign w:val="bottom"/>
          </w:tcPr>
          <w:p w14:paraId="6D81A326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43%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A15E" w:fill="FDA15E"/>
            <w:vAlign w:val="bottom"/>
          </w:tcPr>
          <w:p w14:paraId="215CDB72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56%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A15E" w:fill="FDA15E"/>
            <w:vAlign w:val="bottom"/>
          </w:tcPr>
          <w:p w14:paraId="025B7AF6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14%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CFA" w:fill="FFFCFA"/>
            <w:vAlign w:val="bottom"/>
          </w:tcPr>
          <w:p w14:paraId="0A88DAFB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15,209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CFA" w:fill="FFFCFA"/>
            <w:vAlign w:val="bottom"/>
          </w:tcPr>
          <w:p w14:paraId="3F4577B9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17,807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CFA" w:fill="FFFCFA"/>
            <w:vAlign w:val="bottom"/>
          </w:tcPr>
          <w:p w14:paraId="670EC8F1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2,598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9F5A" w:fill="FD9F5A"/>
            <w:vAlign w:val="bottom"/>
          </w:tcPr>
          <w:p w14:paraId="3D3FA0D0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48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9F5A" w:fill="FD9F5A"/>
            <w:vAlign w:val="bottom"/>
          </w:tcPr>
          <w:p w14:paraId="4D092E8B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59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9F5A" w:fill="FD9F5A"/>
            <w:vAlign w:val="bottom"/>
          </w:tcPr>
          <w:p w14:paraId="744B624F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11</w:t>
            </w:r>
          </w:p>
        </w:tc>
      </w:tr>
      <w:tr w:rsidR="00B971BE" w14:paraId="4297C566" w14:textId="77777777" w:rsidTr="007046FC">
        <w:tc>
          <w:tcPr>
            <w:tcW w:w="877" w:type="dxa"/>
            <w:vMerge/>
          </w:tcPr>
          <w:p w14:paraId="36D6A76D" w14:textId="77777777" w:rsidR="00B971BE" w:rsidRPr="00E65750" w:rsidRDefault="00B971BE" w:rsidP="007046F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FFF" w:fill="FFFFFF"/>
            <w:vAlign w:val="bottom"/>
          </w:tcPr>
          <w:p w14:paraId="63E1CBAD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A15E" w:fill="FDA15E"/>
            <w:vAlign w:val="bottom"/>
          </w:tcPr>
          <w:p w14:paraId="684F85D6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40 to 46%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A15E" w:fill="FDA15E"/>
            <w:vAlign w:val="bottom"/>
          </w:tcPr>
          <w:p w14:paraId="4DCE425A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47 to 70%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A15E" w:fill="FDA15E"/>
            <w:vAlign w:val="bottom"/>
          </w:tcPr>
          <w:p w14:paraId="7CD447D7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6 to 24%]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CFA" w:fill="FFFCFA"/>
            <w:vAlign w:val="bottom"/>
          </w:tcPr>
          <w:p w14:paraId="76D4F871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14,206 to 16,345]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CFA" w:fill="FFFCFA"/>
            <w:vAlign w:val="bottom"/>
          </w:tcPr>
          <w:p w14:paraId="634BF245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15,471 to 20,933]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CFA" w:fill="FFFCFA"/>
            <w:vAlign w:val="bottom"/>
          </w:tcPr>
          <w:p w14:paraId="739A3E92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516 to 4,859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9F5A" w:fill="FD9F5A"/>
            <w:vAlign w:val="bottom"/>
          </w:tcPr>
          <w:p w14:paraId="7F5F4A64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47 to 50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9F5A" w:fill="FD9F5A"/>
            <w:vAlign w:val="bottom"/>
          </w:tcPr>
          <w:p w14:paraId="05B5D924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46 to 68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9F5A" w:fill="FD9F5A"/>
            <w:vAlign w:val="bottom"/>
          </w:tcPr>
          <w:p w14:paraId="2C57E277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-2 to 18]</w:t>
            </w:r>
          </w:p>
        </w:tc>
      </w:tr>
      <w:tr w:rsidR="00B971BE" w14:paraId="68007BD8" w14:textId="77777777" w:rsidTr="007046FC">
        <w:tc>
          <w:tcPr>
            <w:tcW w:w="877" w:type="dxa"/>
            <w:vMerge w:val="restart"/>
          </w:tcPr>
          <w:p w14:paraId="537CAF8C" w14:textId="77777777" w:rsidR="00B971BE" w:rsidRPr="00E65750" w:rsidRDefault="00B971BE" w:rsidP="007046FC">
            <w:pPr>
              <w:jc w:val="center"/>
              <w:rPr>
                <w:sz w:val="16"/>
                <w:szCs w:val="16"/>
              </w:rPr>
            </w:pPr>
            <w:r w:rsidRPr="00326D2A">
              <w:rPr>
                <w:rFonts w:cstheme="minorHAnsi"/>
                <w:i/>
                <w:iCs/>
                <w:color w:val="000000"/>
                <w:sz w:val="18"/>
                <w:szCs w:val="18"/>
              </w:rPr>
              <w:t>LA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FFF" w:fill="FFFFFF"/>
            <w:vAlign w:val="bottom"/>
          </w:tcPr>
          <w:p w14:paraId="7167715D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22,298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A86A" w:fill="FDA86A"/>
            <w:vAlign w:val="bottom"/>
          </w:tcPr>
          <w:p w14:paraId="2874DF05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39%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A86A" w:fill="FDA86A"/>
            <w:vAlign w:val="bottom"/>
          </w:tcPr>
          <w:p w14:paraId="269C7B64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52%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A86A" w:fill="FDA86A"/>
            <w:vAlign w:val="bottom"/>
          </w:tcPr>
          <w:p w14:paraId="5C36641F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13%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AF6" w:fill="FFFAF6"/>
            <w:vAlign w:val="bottom"/>
          </w:tcPr>
          <w:p w14:paraId="2DABED54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8,637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AF6" w:fill="FFFAF6"/>
            <w:vAlign w:val="bottom"/>
          </w:tcPr>
          <w:p w14:paraId="37BC70DB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12,937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AF6" w:fill="FFFAF6"/>
            <w:vAlign w:val="bottom"/>
          </w:tcPr>
          <w:p w14:paraId="53424405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4,299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EC296" w:fill="FEC296"/>
            <w:vAlign w:val="bottom"/>
          </w:tcPr>
          <w:p w14:paraId="30385214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47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EC296" w:fill="FEC296"/>
            <w:vAlign w:val="bottom"/>
          </w:tcPr>
          <w:p w14:paraId="7BB19012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54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EC296" w:fill="FEC296"/>
            <w:vAlign w:val="bottom"/>
          </w:tcPr>
          <w:p w14:paraId="65F0F554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7</w:t>
            </w:r>
          </w:p>
        </w:tc>
      </w:tr>
      <w:tr w:rsidR="00B971BE" w14:paraId="21F1E343" w14:textId="77777777" w:rsidTr="007046FC">
        <w:tc>
          <w:tcPr>
            <w:tcW w:w="877" w:type="dxa"/>
            <w:vMerge/>
          </w:tcPr>
          <w:p w14:paraId="759BEF9F" w14:textId="77777777" w:rsidR="00B971BE" w:rsidRPr="00E65750" w:rsidRDefault="00B971BE" w:rsidP="007046F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FFF" w:fill="FFFFFF"/>
            <w:vAlign w:val="bottom"/>
          </w:tcPr>
          <w:p w14:paraId="7A44A503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A86A" w:fill="FDA86A"/>
            <w:vAlign w:val="bottom"/>
          </w:tcPr>
          <w:p w14:paraId="367B66D7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36 to 42%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A86A" w:fill="FDA86A"/>
            <w:vAlign w:val="bottom"/>
          </w:tcPr>
          <w:p w14:paraId="37251E99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40 to 65%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A86A" w:fill="FDA86A"/>
            <w:vAlign w:val="bottom"/>
          </w:tcPr>
          <w:p w14:paraId="26139AEA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4 to 24%]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AF6" w:fill="FFFAF6"/>
            <w:vAlign w:val="bottom"/>
          </w:tcPr>
          <w:p w14:paraId="592AD9D9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7,909 to 9,406]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AF6" w:fill="FFFAF6"/>
            <w:vAlign w:val="bottom"/>
          </w:tcPr>
          <w:p w14:paraId="5BF447AD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10,189 to 16,089]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AF6" w:fill="FFFAF6"/>
            <w:vAlign w:val="bottom"/>
          </w:tcPr>
          <w:p w14:paraId="456E9CA0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2,252 to 6,750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EC296" w:fill="FEC296"/>
            <w:vAlign w:val="bottom"/>
          </w:tcPr>
          <w:p w14:paraId="3F7B8BBA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45 to 48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EC296" w:fill="FEC296"/>
            <w:vAlign w:val="bottom"/>
          </w:tcPr>
          <w:p w14:paraId="01AC441A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43 to 65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EC296" w:fill="FEC296"/>
            <w:vAlign w:val="bottom"/>
          </w:tcPr>
          <w:p w14:paraId="48BD51A4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-3 to 17]</w:t>
            </w:r>
          </w:p>
        </w:tc>
      </w:tr>
      <w:tr w:rsidR="00B971BE" w14:paraId="185203D3" w14:textId="77777777" w:rsidTr="007046FC">
        <w:tc>
          <w:tcPr>
            <w:tcW w:w="877" w:type="dxa"/>
            <w:vMerge w:val="restart"/>
          </w:tcPr>
          <w:p w14:paraId="57A85449" w14:textId="77777777" w:rsidR="00B971BE" w:rsidRPr="00E65750" w:rsidRDefault="00B971BE" w:rsidP="007046FC">
            <w:pPr>
              <w:jc w:val="center"/>
              <w:rPr>
                <w:sz w:val="16"/>
                <w:szCs w:val="16"/>
              </w:rPr>
            </w:pPr>
            <w:r w:rsidRPr="00326D2A">
              <w:rPr>
                <w:rFonts w:cstheme="minorHAnsi"/>
                <w:i/>
                <w:iCs/>
                <w:color w:val="000000"/>
                <w:sz w:val="18"/>
                <w:szCs w:val="18"/>
              </w:rPr>
              <w:t>AL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FFF" w:fill="FFFFFF"/>
            <w:vAlign w:val="bottom"/>
          </w:tcPr>
          <w:p w14:paraId="6FB65147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15,021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2F7FB" w:fill="F2F7FB"/>
            <w:vAlign w:val="bottom"/>
          </w:tcPr>
          <w:p w14:paraId="40590C0D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34%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2F7FB" w:fill="F2F7FB"/>
            <w:vAlign w:val="bottom"/>
          </w:tcPr>
          <w:p w14:paraId="333020EC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33%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2F7FB" w:fill="F2F7FB"/>
            <w:vAlign w:val="bottom"/>
          </w:tcPr>
          <w:p w14:paraId="586BBB2D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-1%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EFD" w:fill="FFFEFD"/>
            <w:vAlign w:val="bottom"/>
          </w:tcPr>
          <w:p w14:paraId="37F88517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5,045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EFD" w:fill="FFFEFD"/>
            <w:vAlign w:val="bottom"/>
          </w:tcPr>
          <w:p w14:paraId="541691BB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6,150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EFD" w:fill="FFFEFD"/>
            <w:vAlign w:val="bottom"/>
          </w:tcPr>
          <w:p w14:paraId="00E18CA0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1,105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CCDEEE" w:fill="CCDEEE"/>
            <w:vAlign w:val="bottom"/>
          </w:tcPr>
          <w:p w14:paraId="67DC99DC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44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CCDEEE" w:fill="CCDEEE"/>
            <w:vAlign w:val="bottom"/>
          </w:tcPr>
          <w:p w14:paraId="15076E8F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41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CCDEEE" w:fill="CCDEEE"/>
            <w:vAlign w:val="bottom"/>
          </w:tcPr>
          <w:p w14:paraId="59291686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-3</w:t>
            </w:r>
          </w:p>
        </w:tc>
      </w:tr>
      <w:tr w:rsidR="00B971BE" w14:paraId="27D86D6A" w14:textId="77777777" w:rsidTr="007046FC">
        <w:tc>
          <w:tcPr>
            <w:tcW w:w="877" w:type="dxa"/>
            <w:vMerge/>
          </w:tcPr>
          <w:p w14:paraId="1D6973C5" w14:textId="77777777" w:rsidR="00B971BE" w:rsidRPr="00E65750" w:rsidRDefault="00B971BE" w:rsidP="007046F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FFF" w:fill="FFFFFF"/>
            <w:vAlign w:val="bottom"/>
          </w:tcPr>
          <w:p w14:paraId="718B164B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2F7FB" w:fill="F2F7FB"/>
            <w:vAlign w:val="bottom"/>
          </w:tcPr>
          <w:p w14:paraId="7FE33141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30 to 37%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2F7FB" w:fill="F2F7FB"/>
            <w:vAlign w:val="bottom"/>
          </w:tcPr>
          <w:p w14:paraId="49E58E1D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25 to 47%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2F7FB" w:fill="F2F7FB"/>
            <w:vAlign w:val="bottom"/>
          </w:tcPr>
          <w:p w14:paraId="0689BFFC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-6 to 10%]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EFD" w:fill="FFFEFD"/>
            <w:vAlign w:val="bottom"/>
          </w:tcPr>
          <w:p w14:paraId="6D96EB07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4,570 to 5,474]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EFD" w:fill="FFFEFD"/>
            <w:vAlign w:val="bottom"/>
          </w:tcPr>
          <w:p w14:paraId="51C36C7E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4,767 to 8,168]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EFD" w:fill="FFFEFD"/>
            <w:vAlign w:val="bottom"/>
          </w:tcPr>
          <w:p w14:paraId="51260ED7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47 to 2,886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CCDEEE" w:fill="CCDEEE"/>
            <w:vAlign w:val="bottom"/>
          </w:tcPr>
          <w:p w14:paraId="3C142B9E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43 to 46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CCDEEE" w:fill="CCDEEE"/>
            <w:vAlign w:val="bottom"/>
          </w:tcPr>
          <w:p w14:paraId="6CDA1A3F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38 to 46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CCDEEE" w:fill="CCDEEE"/>
            <w:vAlign w:val="bottom"/>
          </w:tcPr>
          <w:p w14:paraId="062DD887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-5 to 1]</w:t>
            </w:r>
          </w:p>
        </w:tc>
      </w:tr>
      <w:tr w:rsidR="00B971BE" w14:paraId="7B1E619E" w14:textId="77777777" w:rsidTr="007046FC">
        <w:tc>
          <w:tcPr>
            <w:tcW w:w="877" w:type="dxa"/>
            <w:vMerge w:val="restart"/>
          </w:tcPr>
          <w:p w14:paraId="34EA4217" w14:textId="77777777" w:rsidR="00B971BE" w:rsidRPr="00E65750" w:rsidRDefault="00B971BE" w:rsidP="007046FC">
            <w:pPr>
              <w:jc w:val="center"/>
              <w:rPr>
                <w:sz w:val="16"/>
                <w:szCs w:val="16"/>
              </w:rPr>
            </w:pPr>
            <w:r w:rsidRPr="00326D2A">
              <w:rPr>
                <w:rFonts w:cstheme="minorHAnsi"/>
                <w:i/>
                <w:iCs/>
                <w:color w:val="000000"/>
                <w:sz w:val="18"/>
                <w:szCs w:val="18"/>
              </w:rPr>
              <w:t>MO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FFF" w:fill="FFFFFF"/>
            <w:vAlign w:val="bottom"/>
          </w:tcPr>
          <w:p w14:paraId="19F64A3E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13,812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FEBDD" w:fill="FFEBDD"/>
            <w:vAlign w:val="bottom"/>
          </w:tcPr>
          <w:p w14:paraId="188AF6DB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43%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FEBDD" w:fill="FFEBDD"/>
            <w:vAlign w:val="bottom"/>
          </w:tcPr>
          <w:p w14:paraId="262CEA3B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47%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FEBDD" w:fill="FFEBDD"/>
            <w:vAlign w:val="bottom"/>
          </w:tcPr>
          <w:p w14:paraId="24229587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3%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DFC" w:fill="FFFDFC"/>
            <w:vAlign w:val="bottom"/>
          </w:tcPr>
          <w:p w14:paraId="5DCF2971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5,964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DFC" w:fill="FFFDFC"/>
            <w:vAlign w:val="bottom"/>
          </w:tcPr>
          <w:p w14:paraId="6F75C63D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7,366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DFC" w:fill="FFFDFC"/>
            <w:vAlign w:val="bottom"/>
          </w:tcPr>
          <w:p w14:paraId="14430B79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1,402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EEF4F9" w:fill="EEF4F9"/>
            <w:vAlign w:val="bottom"/>
          </w:tcPr>
          <w:p w14:paraId="6B1BD76D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48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EEF4F9" w:fill="EEF4F9"/>
            <w:vAlign w:val="bottom"/>
          </w:tcPr>
          <w:p w14:paraId="262472D3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48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EEF4F9" w:fill="EEF4F9"/>
            <w:vAlign w:val="bottom"/>
          </w:tcPr>
          <w:p w14:paraId="5F55D6CD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-1</w:t>
            </w:r>
          </w:p>
        </w:tc>
      </w:tr>
      <w:tr w:rsidR="00B971BE" w14:paraId="538B778C" w14:textId="77777777" w:rsidTr="007046FC">
        <w:tc>
          <w:tcPr>
            <w:tcW w:w="877" w:type="dxa"/>
            <w:vMerge/>
          </w:tcPr>
          <w:p w14:paraId="5793E0DC" w14:textId="77777777" w:rsidR="00B971BE" w:rsidRPr="00E65750" w:rsidRDefault="00B971BE" w:rsidP="007046F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FFF" w:fill="FFFFFF"/>
            <w:vAlign w:val="bottom"/>
          </w:tcPr>
          <w:p w14:paraId="5F263881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FEBDD" w:fill="FFEBDD"/>
            <w:vAlign w:val="bottom"/>
          </w:tcPr>
          <w:p w14:paraId="58528BDF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40 to 47%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FEBDD" w:fill="FFEBDD"/>
            <w:vAlign w:val="bottom"/>
          </w:tcPr>
          <w:p w14:paraId="71CCD023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35 to 59%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FEBDD" w:fill="FFEBDD"/>
            <w:vAlign w:val="bottom"/>
          </w:tcPr>
          <w:p w14:paraId="5959BEA8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-5 to 14%]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DFC" w:fill="FFFDFC"/>
            <w:vAlign w:val="bottom"/>
          </w:tcPr>
          <w:p w14:paraId="62F41B41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5,473 to 6,456]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DFC" w:fill="FFFDFC"/>
            <w:vAlign w:val="bottom"/>
          </w:tcPr>
          <w:p w14:paraId="49C67FDA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6,015 to 8,672]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DFC" w:fill="FFFDFC"/>
            <w:vAlign w:val="bottom"/>
          </w:tcPr>
          <w:p w14:paraId="5F23B5F8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429 to 2,381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EEF4F9" w:fill="EEF4F9"/>
            <w:vAlign w:val="bottom"/>
          </w:tcPr>
          <w:p w14:paraId="7808DAE2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46 to 51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EEF4F9" w:fill="EEF4F9"/>
            <w:vAlign w:val="bottom"/>
          </w:tcPr>
          <w:p w14:paraId="06C2109B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39 to 64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EEF4F9" w:fill="EEF4F9"/>
            <w:vAlign w:val="bottom"/>
          </w:tcPr>
          <w:p w14:paraId="5E03D190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-8 to 14]</w:t>
            </w:r>
          </w:p>
        </w:tc>
      </w:tr>
      <w:tr w:rsidR="00B971BE" w14:paraId="45E0F975" w14:textId="77777777" w:rsidTr="007046FC">
        <w:tc>
          <w:tcPr>
            <w:tcW w:w="877" w:type="dxa"/>
            <w:vMerge w:val="restart"/>
          </w:tcPr>
          <w:p w14:paraId="287627D4" w14:textId="77777777" w:rsidR="00B971BE" w:rsidRPr="00E65750" w:rsidRDefault="00B971BE" w:rsidP="007046FC">
            <w:pPr>
              <w:jc w:val="center"/>
              <w:rPr>
                <w:sz w:val="16"/>
                <w:szCs w:val="16"/>
              </w:rPr>
            </w:pPr>
            <w:r w:rsidRPr="00326D2A">
              <w:rPr>
                <w:rFonts w:cstheme="minorHAnsi"/>
                <w:i/>
                <w:iCs/>
                <w:color w:val="000000"/>
                <w:sz w:val="18"/>
                <w:szCs w:val="18"/>
              </w:rPr>
              <w:t>MS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FFF" w:fill="FFFFFF"/>
            <w:vAlign w:val="bottom"/>
          </w:tcPr>
          <w:p w14:paraId="57E2AE0E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10,154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ED7BA" w:fill="FED7BA"/>
            <w:vAlign w:val="bottom"/>
          </w:tcPr>
          <w:p w14:paraId="2E3C3836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38%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ED7BA" w:fill="FED7BA"/>
            <w:vAlign w:val="bottom"/>
          </w:tcPr>
          <w:p w14:paraId="57454363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44%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ED7BA" w:fill="FED7BA"/>
            <w:vAlign w:val="bottom"/>
          </w:tcPr>
          <w:p w14:paraId="173709A7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6%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DFC" w:fill="FFFDFC"/>
            <w:vAlign w:val="bottom"/>
          </w:tcPr>
          <w:p w14:paraId="357A1998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3,853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DFC" w:fill="FFFDFC"/>
            <w:vAlign w:val="bottom"/>
          </w:tcPr>
          <w:p w14:paraId="2834B277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5,292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DFC" w:fill="FFFDFC"/>
            <w:vAlign w:val="bottom"/>
          </w:tcPr>
          <w:p w14:paraId="08AF3555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1,439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FFFFF" w:fill="FFFFFF"/>
            <w:vAlign w:val="bottom"/>
          </w:tcPr>
          <w:p w14:paraId="449DB6E6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47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FFFFF" w:fill="FFFFFF"/>
            <w:vAlign w:val="bottom"/>
          </w:tcPr>
          <w:p w14:paraId="717E7828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47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FFFFF" w:fill="FFFFFF"/>
            <w:vAlign w:val="bottom"/>
          </w:tcPr>
          <w:p w14:paraId="1BD4983C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0</w:t>
            </w:r>
          </w:p>
        </w:tc>
      </w:tr>
      <w:tr w:rsidR="00B971BE" w14:paraId="7C9B398E" w14:textId="77777777" w:rsidTr="007046FC">
        <w:tc>
          <w:tcPr>
            <w:tcW w:w="877" w:type="dxa"/>
            <w:vMerge/>
          </w:tcPr>
          <w:p w14:paraId="62CED82A" w14:textId="77777777" w:rsidR="00B971BE" w:rsidRPr="00E65750" w:rsidRDefault="00B971BE" w:rsidP="007046F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FFF" w:fill="FFFFFF"/>
            <w:vAlign w:val="bottom"/>
          </w:tcPr>
          <w:p w14:paraId="3447BB38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ED7BA" w:fill="FED7BA"/>
            <w:vAlign w:val="bottom"/>
          </w:tcPr>
          <w:p w14:paraId="3EE625C4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35 to 41%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ED7BA" w:fill="FED7BA"/>
            <w:vAlign w:val="bottom"/>
          </w:tcPr>
          <w:p w14:paraId="1E43A28D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38 to 53%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ED7BA" w:fill="FED7BA"/>
            <w:vAlign w:val="bottom"/>
          </w:tcPr>
          <w:p w14:paraId="23BFC69A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2 to 13%]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DFC" w:fill="FFFDFC"/>
            <w:vAlign w:val="bottom"/>
          </w:tcPr>
          <w:p w14:paraId="0F32D173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3,532 to 4,172]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DFC" w:fill="FFFDFC"/>
            <w:vAlign w:val="bottom"/>
          </w:tcPr>
          <w:p w14:paraId="2B99D18A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4,325 to 6,461]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DFC" w:fill="FFFDFC"/>
            <w:vAlign w:val="bottom"/>
          </w:tcPr>
          <w:p w14:paraId="47086DC7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744 to 2,342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FFFFF" w:fill="FFFFFF"/>
            <w:vAlign w:val="bottom"/>
          </w:tcPr>
          <w:p w14:paraId="2968528C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46 to 48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FFFFF" w:fill="FFFFFF"/>
            <w:vAlign w:val="bottom"/>
          </w:tcPr>
          <w:p w14:paraId="223383E0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43 to 57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FFFFF" w:fill="FFFFFF"/>
            <w:vAlign w:val="bottom"/>
          </w:tcPr>
          <w:p w14:paraId="2D56F900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-3 to 10]</w:t>
            </w:r>
          </w:p>
        </w:tc>
      </w:tr>
      <w:tr w:rsidR="00B971BE" w14:paraId="4043BBDF" w14:textId="77777777" w:rsidTr="007046FC">
        <w:tc>
          <w:tcPr>
            <w:tcW w:w="877" w:type="dxa"/>
            <w:vMerge w:val="restart"/>
          </w:tcPr>
          <w:p w14:paraId="69FC0481" w14:textId="77777777" w:rsidR="00B971BE" w:rsidRPr="00E65750" w:rsidRDefault="00B971BE" w:rsidP="007046FC">
            <w:pPr>
              <w:jc w:val="center"/>
              <w:rPr>
                <w:sz w:val="16"/>
                <w:szCs w:val="16"/>
              </w:rPr>
            </w:pPr>
            <w:r w:rsidRPr="00326D2A">
              <w:rPr>
                <w:rFonts w:cstheme="minorHAnsi"/>
                <w:i/>
                <w:iCs/>
                <w:color w:val="000000"/>
                <w:sz w:val="18"/>
                <w:szCs w:val="18"/>
              </w:rPr>
              <w:t>WI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FFF" w:fill="FFFFFF"/>
            <w:vAlign w:val="bottom"/>
          </w:tcPr>
          <w:p w14:paraId="0445B5E3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7,259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2F7FB" w:fill="F2F7FB"/>
            <w:vAlign w:val="bottom"/>
          </w:tcPr>
          <w:p w14:paraId="015F83F6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44%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2F7FB" w:fill="F2F7FB"/>
            <w:vAlign w:val="bottom"/>
          </w:tcPr>
          <w:p w14:paraId="48561436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43%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2F7FB" w:fill="F2F7FB"/>
            <w:vAlign w:val="bottom"/>
          </w:tcPr>
          <w:p w14:paraId="29523D07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-1%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EFD" w:fill="FFFEFD"/>
            <w:vAlign w:val="bottom"/>
          </w:tcPr>
          <w:p w14:paraId="52FBF994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3,185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EFD" w:fill="FFFEFD"/>
            <w:vAlign w:val="bottom"/>
          </w:tcPr>
          <w:p w14:paraId="27A279E9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4,221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EFD" w:fill="FFFEFD"/>
            <w:vAlign w:val="bottom"/>
          </w:tcPr>
          <w:p w14:paraId="1F2B9CA3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1,036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87B3D7" w:fill="87B3D7"/>
            <w:vAlign w:val="bottom"/>
          </w:tcPr>
          <w:p w14:paraId="6724ED82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49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87B3D7" w:fill="87B3D7"/>
            <w:vAlign w:val="bottom"/>
          </w:tcPr>
          <w:p w14:paraId="0EB87B55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41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87B3D7" w:fill="87B3D7"/>
            <w:vAlign w:val="bottom"/>
          </w:tcPr>
          <w:p w14:paraId="56601CF5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-7</w:t>
            </w:r>
          </w:p>
        </w:tc>
      </w:tr>
      <w:tr w:rsidR="00B971BE" w14:paraId="2CD953A7" w14:textId="77777777" w:rsidTr="007046FC">
        <w:tc>
          <w:tcPr>
            <w:tcW w:w="877" w:type="dxa"/>
            <w:vMerge/>
          </w:tcPr>
          <w:p w14:paraId="018B1DD3" w14:textId="77777777" w:rsidR="00B971BE" w:rsidRPr="00E65750" w:rsidRDefault="00B971BE" w:rsidP="007046F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FFF" w:fill="FFFFFF"/>
            <w:vAlign w:val="bottom"/>
          </w:tcPr>
          <w:p w14:paraId="5103E9E3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2F7FB" w:fill="F2F7FB"/>
            <w:vAlign w:val="bottom"/>
          </w:tcPr>
          <w:p w14:paraId="1E309930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41 to 47%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2F7FB" w:fill="F2F7FB"/>
            <w:vAlign w:val="bottom"/>
          </w:tcPr>
          <w:p w14:paraId="49717EB5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37 to 53%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2F7FB" w:fill="F2F7FB"/>
            <w:vAlign w:val="bottom"/>
          </w:tcPr>
          <w:p w14:paraId="2216CF68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-6 to 7%]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EFD" w:fill="FFFEFD"/>
            <w:vAlign w:val="bottom"/>
          </w:tcPr>
          <w:p w14:paraId="601F809A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2,976 to 3,409]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EFD" w:fill="FFFEFD"/>
            <w:vAlign w:val="bottom"/>
          </w:tcPr>
          <w:p w14:paraId="33957A26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3,700 to 4,774]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EFD" w:fill="FFFEFD"/>
            <w:vAlign w:val="bottom"/>
          </w:tcPr>
          <w:p w14:paraId="087BD45B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664 to 1,461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87B3D7" w:fill="87B3D7"/>
            <w:vAlign w:val="bottom"/>
          </w:tcPr>
          <w:p w14:paraId="118E64A7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47 to 51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87B3D7" w:fill="87B3D7"/>
            <w:vAlign w:val="bottom"/>
          </w:tcPr>
          <w:p w14:paraId="1EB819FC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38 to 60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87B3D7" w:fill="87B3D7"/>
            <w:vAlign w:val="bottom"/>
          </w:tcPr>
          <w:p w14:paraId="17C99EAF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-10 to 10]</w:t>
            </w:r>
          </w:p>
        </w:tc>
      </w:tr>
      <w:tr w:rsidR="00B971BE" w14:paraId="5902B25E" w14:textId="77777777" w:rsidTr="007046FC">
        <w:tc>
          <w:tcPr>
            <w:tcW w:w="877" w:type="dxa"/>
            <w:vMerge w:val="restart"/>
          </w:tcPr>
          <w:p w14:paraId="286AEA5D" w14:textId="77777777" w:rsidR="00B971BE" w:rsidRPr="00DD7A56" w:rsidRDefault="00B971BE" w:rsidP="007046FC">
            <w:pPr>
              <w:jc w:val="center"/>
              <w:rPr>
                <w:i/>
                <w:iCs/>
                <w:sz w:val="16"/>
                <w:szCs w:val="16"/>
              </w:rPr>
            </w:pPr>
            <w:r>
              <w:rPr>
                <w:i/>
                <w:iCs/>
                <w:sz w:val="16"/>
                <w:szCs w:val="16"/>
              </w:rPr>
              <w:t>Total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FFF" w:fill="FFFFFF"/>
            <w:vAlign w:val="bottom"/>
          </w:tcPr>
          <w:p w14:paraId="28ADAA35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664,684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EB581" w:fill="FEB581"/>
            <w:vAlign w:val="bottom"/>
          </w:tcPr>
          <w:p w14:paraId="2967847A" w14:textId="77777777" w:rsidR="00B971BE" w:rsidRPr="00DB689B" w:rsidRDefault="00B971BE" w:rsidP="007046FC">
            <w:pPr>
              <w:jc w:val="center"/>
              <w:rPr>
                <w:rFonts w:ascii="Calibri" w:hAnsi="Calibri" w:cs="Calibri"/>
                <w:color w:val="000000"/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46%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EB581" w:fill="FEB581"/>
            <w:vAlign w:val="bottom"/>
          </w:tcPr>
          <w:p w14:paraId="03521244" w14:textId="77777777" w:rsidR="00B971BE" w:rsidRPr="00DB689B" w:rsidRDefault="00B971BE" w:rsidP="007046FC">
            <w:pPr>
              <w:jc w:val="center"/>
              <w:rPr>
                <w:rFonts w:ascii="Calibri" w:hAnsi="Calibri" w:cs="Calibri"/>
                <w:color w:val="000000"/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57%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EB581" w:fill="FEB581"/>
            <w:vAlign w:val="bottom"/>
          </w:tcPr>
          <w:p w14:paraId="7E937B4A" w14:textId="77777777" w:rsidR="00B971BE" w:rsidRPr="00DB689B" w:rsidRDefault="00B971BE" w:rsidP="007046FC">
            <w:pPr>
              <w:jc w:val="center"/>
              <w:rPr>
                <w:rFonts w:ascii="Calibri" w:hAnsi="Calibri" w:cs="Calibri"/>
                <w:color w:val="000000"/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11%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D8D3C" w:fill="FD8D3C"/>
            <w:vAlign w:val="bottom"/>
          </w:tcPr>
          <w:p w14:paraId="7AEDB5C0" w14:textId="77777777" w:rsidR="00B971BE" w:rsidRPr="00DB689B" w:rsidRDefault="00B971BE" w:rsidP="007046FC">
            <w:pPr>
              <w:jc w:val="center"/>
              <w:rPr>
                <w:rFonts w:ascii="Calibri" w:hAnsi="Calibri" w:cs="Calibri"/>
                <w:color w:val="000000"/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308,028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D8D3C" w:fill="FD8D3C"/>
            <w:vAlign w:val="bottom"/>
          </w:tcPr>
          <w:p w14:paraId="0C627EDD" w14:textId="77777777" w:rsidR="00B971BE" w:rsidRPr="00DB689B" w:rsidRDefault="00B971BE" w:rsidP="007046FC">
            <w:pPr>
              <w:jc w:val="center"/>
              <w:rPr>
                <w:rFonts w:ascii="Calibri" w:hAnsi="Calibri" w:cs="Calibri"/>
                <w:color w:val="000000"/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401,820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D8D3C" w:fill="FD8D3C"/>
            <w:vAlign w:val="bottom"/>
          </w:tcPr>
          <w:p w14:paraId="39A99E5B" w14:textId="77777777" w:rsidR="00B971BE" w:rsidRPr="00DB689B" w:rsidRDefault="00B971BE" w:rsidP="007046FC">
            <w:pPr>
              <w:jc w:val="center"/>
              <w:rPr>
                <w:rFonts w:ascii="Calibri" w:hAnsi="Calibri" w:cs="Calibri"/>
                <w:color w:val="000000"/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93,791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A769" w:fill="FDA769"/>
            <w:vAlign w:val="bottom"/>
          </w:tcPr>
          <w:p w14:paraId="3B2CDA22" w14:textId="77777777" w:rsidR="00B971BE" w:rsidRPr="00DB689B" w:rsidRDefault="00B971BE" w:rsidP="007046FC">
            <w:pPr>
              <w:jc w:val="center"/>
              <w:rPr>
                <w:rFonts w:ascii="Calibri" w:hAnsi="Calibri" w:cs="Calibri"/>
                <w:color w:val="000000"/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51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A769" w:fill="FDA769"/>
            <w:vAlign w:val="bottom"/>
          </w:tcPr>
          <w:p w14:paraId="42B9125C" w14:textId="77777777" w:rsidR="00B971BE" w:rsidRPr="00DB689B" w:rsidRDefault="00B971BE" w:rsidP="007046FC">
            <w:pPr>
              <w:jc w:val="center"/>
              <w:rPr>
                <w:rFonts w:ascii="Calibri" w:hAnsi="Calibri" w:cs="Calibri"/>
                <w:color w:val="000000"/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61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A769" w:fill="FDA769"/>
            <w:vAlign w:val="bottom"/>
          </w:tcPr>
          <w:p w14:paraId="51021C40" w14:textId="77777777" w:rsidR="00B971BE" w:rsidRPr="00DB689B" w:rsidRDefault="00B971BE" w:rsidP="007046FC">
            <w:pPr>
              <w:jc w:val="center"/>
              <w:rPr>
                <w:rFonts w:ascii="Calibri" w:hAnsi="Calibri" w:cs="Calibri"/>
                <w:color w:val="000000"/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10</w:t>
            </w:r>
          </w:p>
        </w:tc>
      </w:tr>
      <w:tr w:rsidR="00B971BE" w14:paraId="5689C7B8" w14:textId="77777777" w:rsidTr="007046FC">
        <w:tc>
          <w:tcPr>
            <w:tcW w:w="877" w:type="dxa"/>
            <w:vMerge/>
          </w:tcPr>
          <w:p w14:paraId="5781A84C" w14:textId="77777777" w:rsidR="00B971BE" w:rsidRPr="00E65750" w:rsidRDefault="00B971BE" w:rsidP="007046FC">
            <w:pPr>
              <w:jc w:val="center"/>
              <w:rPr>
                <w:sz w:val="16"/>
                <w:szCs w:val="16"/>
              </w:rPr>
            </w:pP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FFFFF" w:fill="FFFFFF"/>
            <w:vAlign w:val="bottom"/>
          </w:tcPr>
          <w:p w14:paraId="242257E2" w14:textId="77777777" w:rsidR="00B971BE" w:rsidRPr="00DB689B" w:rsidRDefault="00B971BE" w:rsidP="007046FC">
            <w:pPr>
              <w:jc w:val="center"/>
              <w:rPr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 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EB581" w:fill="FEB581"/>
            <w:vAlign w:val="bottom"/>
          </w:tcPr>
          <w:p w14:paraId="54923EA2" w14:textId="77777777" w:rsidR="00B971BE" w:rsidRPr="00DB689B" w:rsidRDefault="00B971BE" w:rsidP="007046FC">
            <w:pPr>
              <w:jc w:val="center"/>
              <w:rPr>
                <w:rFonts w:ascii="Calibri" w:hAnsi="Calibri" w:cs="Calibri"/>
                <w:color w:val="000000"/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45 to 47%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EB581" w:fill="FEB581"/>
            <w:vAlign w:val="bottom"/>
          </w:tcPr>
          <w:p w14:paraId="0979BC46" w14:textId="77777777" w:rsidR="00B971BE" w:rsidRPr="00DB689B" w:rsidRDefault="00B971BE" w:rsidP="007046FC">
            <w:pPr>
              <w:jc w:val="center"/>
              <w:rPr>
                <w:rFonts w:ascii="Calibri" w:hAnsi="Calibri" w:cs="Calibri"/>
                <w:color w:val="000000"/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54 to 60%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EB581" w:fill="FEB581"/>
            <w:vAlign w:val="bottom"/>
          </w:tcPr>
          <w:p w14:paraId="1E3880BB" w14:textId="77777777" w:rsidR="00B971BE" w:rsidRPr="00DB689B" w:rsidRDefault="00B971BE" w:rsidP="007046FC">
            <w:pPr>
              <w:jc w:val="center"/>
              <w:rPr>
                <w:rFonts w:ascii="Calibri" w:hAnsi="Calibri" w:cs="Calibri"/>
                <w:color w:val="000000"/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8 to 14%]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D8D3C" w:fill="FD8D3C"/>
            <w:vAlign w:val="bottom"/>
          </w:tcPr>
          <w:p w14:paraId="78AF3B5B" w14:textId="77777777" w:rsidR="00B971BE" w:rsidRPr="00DB689B" w:rsidRDefault="00B971BE" w:rsidP="007046FC">
            <w:pPr>
              <w:jc w:val="center"/>
              <w:rPr>
                <w:rFonts w:ascii="Calibri" w:hAnsi="Calibri" w:cs="Calibri"/>
                <w:color w:val="000000"/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301,733 to 314,764]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D8D3C" w:fill="FD8D3C"/>
            <w:vAlign w:val="bottom"/>
          </w:tcPr>
          <w:p w14:paraId="7584FF73" w14:textId="77777777" w:rsidR="00B971BE" w:rsidRPr="00DB689B" w:rsidRDefault="00B971BE" w:rsidP="007046FC">
            <w:pPr>
              <w:jc w:val="center"/>
              <w:rPr>
                <w:rFonts w:ascii="Calibri" w:hAnsi="Calibri" w:cs="Calibri"/>
                <w:color w:val="000000"/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379,206 to 425,756]</w:t>
            </w:r>
          </w:p>
        </w:tc>
        <w:tc>
          <w:tcPr>
            <w:tcW w:w="849" w:type="dxa"/>
            <w:tcBorders>
              <w:top w:val="nil"/>
              <w:left w:val="nil"/>
              <w:bottom w:val="nil"/>
              <w:right w:val="nil"/>
            </w:tcBorders>
            <w:shd w:val="clear" w:color="FD8D3C" w:fill="FD8D3C"/>
            <w:vAlign w:val="bottom"/>
          </w:tcPr>
          <w:p w14:paraId="0A48E67A" w14:textId="77777777" w:rsidR="00B971BE" w:rsidRPr="00DB689B" w:rsidRDefault="00B971BE" w:rsidP="007046FC">
            <w:pPr>
              <w:jc w:val="center"/>
              <w:rPr>
                <w:rFonts w:ascii="Calibri" w:hAnsi="Calibri" w:cs="Calibri"/>
                <w:color w:val="000000"/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75,052 to 113,903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A769" w:fill="FDA769"/>
            <w:vAlign w:val="bottom"/>
          </w:tcPr>
          <w:p w14:paraId="29BE8800" w14:textId="77777777" w:rsidR="00B971BE" w:rsidRPr="00DB689B" w:rsidRDefault="00B971BE" w:rsidP="007046FC">
            <w:pPr>
              <w:jc w:val="center"/>
              <w:rPr>
                <w:rFonts w:ascii="Calibri" w:hAnsi="Calibri" w:cs="Calibri"/>
                <w:color w:val="000000"/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51 to 52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A769" w:fill="FDA769"/>
            <w:vAlign w:val="bottom"/>
          </w:tcPr>
          <w:p w14:paraId="0D742BE3" w14:textId="77777777" w:rsidR="00B971BE" w:rsidRPr="00DB689B" w:rsidRDefault="00B971BE" w:rsidP="007046FC">
            <w:pPr>
              <w:jc w:val="center"/>
              <w:rPr>
                <w:rFonts w:ascii="Calibri" w:hAnsi="Calibri" w:cs="Calibri"/>
                <w:color w:val="000000"/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58 to 63]</w:t>
            </w:r>
          </w:p>
        </w:tc>
        <w:tc>
          <w:tcPr>
            <w:tcW w:w="847" w:type="dxa"/>
            <w:tcBorders>
              <w:top w:val="nil"/>
              <w:left w:val="nil"/>
              <w:bottom w:val="nil"/>
              <w:right w:val="nil"/>
            </w:tcBorders>
            <w:shd w:val="clear" w:color="FDA769" w:fill="FDA769"/>
            <w:vAlign w:val="bottom"/>
          </w:tcPr>
          <w:p w14:paraId="3CC46CAC" w14:textId="77777777" w:rsidR="00B971BE" w:rsidRPr="00DB689B" w:rsidRDefault="00B971BE" w:rsidP="007046FC">
            <w:pPr>
              <w:jc w:val="center"/>
              <w:rPr>
                <w:rFonts w:ascii="Calibri" w:hAnsi="Calibri" w:cs="Calibri"/>
                <w:color w:val="000000"/>
                <w:sz w:val="14"/>
                <w:szCs w:val="14"/>
              </w:rPr>
            </w:pPr>
            <w:r w:rsidRPr="00DB689B">
              <w:rPr>
                <w:rFonts w:ascii="Calibri" w:hAnsi="Calibri" w:cs="Calibri"/>
                <w:color w:val="000000"/>
                <w:sz w:val="14"/>
                <w:szCs w:val="14"/>
              </w:rPr>
              <w:t>[7 to 12]</w:t>
            </w:r>
          </w:p>
        </w:tc>
      </w:tr>
      <w:bookmarkEnd w:id="6"/>
    </w:tbl>
    <w:p w14:paraId="73B46749" w14:textId="218C6AA6" w:rsidR="00B971BE" w:rsidRDefault="00B971BE"/>
    <w:p w14:paraId="22E4321B" w14:textId="4FFA1AB5" w:rsidR="00B971BE" w:rsidRDefault="00B971BE">
      <w:r>
        <w:t xml:space="preserve">Figure </w:t>
      </w:r>
      <w:r w:rsidR="009A665D">
        <w:t>1</w:t>
      </w:r>
      <w:r>
        <w:t>. Diagnosed prevalence projections by state.</w:t>
      </w:r>
    </w:p>
    <w:p w14:paraId="37F15638" w14:textId="03A48662" w:rsidR="009A665D" w:rsidRDefault="009A665D">
      <w:bookmarkStart w:id="7" w:name="_Hlk205301918"/>
      <w:bookmarkEnd w:id="5"/>
      <w:r>
        <w:rPr>
          <w:noProof/>
        </w:rPr>
        <w:drawing>
          <wp:inline distT="0" distB="0" distL="0" distR="0" wp14:anchorId="57FA96C9" wp14:editId="43777FB3">
            <wp:extent cx="5886450" cy="4748591"/>
            <wp:effectExtent l="0" t="0" r="0" b="0"/>
            <wp:docPr id="2" name="Picture 2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 preferRelativeResize="0"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23596" cy="477855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59C410ED" w14:textId="171372E5" w:rsidR="009A665D" w:rsidRDefault="009A665D">
      <w:r>
        <w:t>Figure 2. Diagnosed prevalence projections stratified by age group.</w:t>
      </w:r>
    </w:p>
    <w:p w14:paraId="0B81F900" w14:textId="188795E3" w:rsidR="00D66D85" w:rsidRPr="00534DFC" w:rsidRDefault="00B971BE">
      <w:bookmarkStart w:id="8" w:name="_Hlk205301067"/>
      <w:bookmarkEnd w:id="7"/>
      <w:commentRangeStart w:id="9"/>
      <w:r>
        <w:t>The model projected the total number of PLWH age 55+ in the region to rise by 93,791 (CI: 75,052 to 113,903) between 2025 and 2040</w:t>
      </w:r>
      <w:commentRangeEnd w:id="9"/>
      <w:r w:rsidR="00D66D85">
        <w:rPr>
          <w:rStyle w:val="CommentReference"/>
        </w:rPr>
        <w:commentReference w:id="9"/>
      </w:r>
      <w:r w:rsidR="00042801">
        <w:t>, an approximately 30% increase</w:t>
      </w:r>
      <w:r>
        <w:t xml:space="preserve">. The proportion of PLWH who </w:t>
      </w:r>
      <w:proofErr w:type="gramStart"/>
      <w:r>
        <w:t>are age 55</w:t>
      </w:r>
      <w:proofErr w:type="gramEnd"/>
      <w:r>
        <w:t>+ was projected to rise by 11 percentage points from just under half of the diagnosed population (46%; CI: 45 to 47%) to 57% of the diagnosed population (CI: 54 to 60%). The median age of PLWH in the region was projected to rise by 10 years (CI: 7 to 12).</w:t>
      </w:r>
      <w:r w:rsidR="00D66D85">
        <w:t xml:space="preserve"> </w:t>
      </w:r>
      <w:r w:rsidR="00534DFC">
        <w:t xml:space="preserve">The proportion of </w:t>
      </w:r>
      <w:r w:rsidR="00393B8D">
        <w:t xml:space="preserve">MSM who </w:t>
      </w:r>
      <w:proofErr w:type="gramStart"/>
      <w:r w:rsidR="00393B8D">
        <w:t>are 55</w:t>
      </w:r>
      <w:proofErr w:type="gramEnd"/>
      <w:r w:rsidR="00393B8D">
        <w:t xml:space="preserve">+ was projected to increase from 43% (CI: 41 to 44%) in 2025 to 53% (CI: 49 to 58%) in 2040, while the same proportion </w:t>
      </w:r>
      <w:r w:rsidR="00393B8D">
        <w:lastRenderedPageBreak/>
        <w:t>for non-MSM individuals began and remained higher, rising from 53% (CI: 52 to 55%)</w:t>
      </w:r>
      <w:r w:rsidR="00F87D4F">
        <w:t xml:space="preserve"> in 2025 </w:t>
      </w:r>
      <w:r w:rsidR="00393B8D">
        <w:t>to 65% (CI: 60 to 70%)</w:t>
      </w:r>
      <w:r w:rsidR="00F87D4F">
        <w:t xml:space="preserve"> in 2040</w:t>
      </w:r>
      <w:r w:rsidR="00393B8D">
        <w:t xml:space="preserve">. </w:t>
      </w:r>
      <w:commentRangeStart w:id="10"/>
      <w:r w:rsidR="00393B8D">
        <w:t xml:space="preserve">Among our three modeled racial categories, “Black” and “Hispanic” began younger than “Other”, but all three aged significantly. The proportion of Black individuals who are 55+ was projected to rise from 41% (CI: 40 to 43%) in 2025 to </w:t>
      </w:r>
      <w:r w:rsidR="007C2790">
        <w:t xml:space="preserve">50% (CI: 46 to 55%) in 2040, while the </w:t>
      </w:r>
      <w:r w:rsidR="00042801">
        <w:t>similar proportion</w:t>
      </w:r>
      <w:r w:rsidR="007C2790">
        <w:t xml:space="preserve"> for Hispanic individuals was projected to rise from 42% (CI: 40 to 45%) in 2025 to 59% (52 to 66%) in 2040, and for Other</w:t>
      </w:r>
      <w:r w:rsidR="004B5E5B">
        <w:t xml:space="preserve"> race</w:t>
      </w:r>
      <w:r w:rsidR="007C2790">
        <w:t xml:space="preserve"> individuals</w:t>
      </w:r>
      <w:r w:rsidR="004F52C8">
        <w:t>,</w:t>
      </w:r>
      <w:r w:rsidR="007C2790">
        <w:t xml:space="preserve"> from 59% (CI: 57 to 60%) in 2025 to 66% (CI: 62 to 70%) in </w:t>
      </w:r>
      <w:commentRangeStart w:id="11"/>
      <w:r w:rsidR="007C2790">
        <w:t>2040</w:t>
      </w:r>
      <w:commentRangeEnd w:id="11"/>
      <w:r w:rsidR="009843DF">
        <w:rPr>
          <w:rStyle w:val="CommentReference"/>
        </w:rPr>
        <w:commentReference w:id="11"/>
      </w:r>
      <w:r w:rsidR="007C2790">
        <w:t>.</w:t>
      </w:r>
      <w:commentRangeEnd w:id="10"/>
      <w:r w:rsidR="009843DF">
        <w:rPr>
          <w:rStyle w:val="CommentReference"/>
        </w:rPr>
        <w:commentReference w:id="10"/>
      </w:r>
    </w:p>
    <w:p w14:paraId="367763B5" w14:textId="73E08C1A" w:rsidR="00B971BE" w:rsidRDefault="00FB5F87">
      <w:r>
        <w:t xml:space="preserve">Most states projected aging populations, although there was some variation. </w:t>
      </w:r>
      <w:bookmarkStart w:id="12" w:name="_Hlk203046829"/>
      <w:r>
        <w:t xml:space="preserve">California, which currently has the highest number of diagnosed </w:t>
      </w:r>
      <w:r w:rsidR="007514D4">
        <w:t>cas</w:t>
      </w:r>
      <w:r>
        <w:t>es</w:t>
      </w:r>
      <w:r w:rsidR="007514D4">
        <w:t xml:space="preserve"> within the eleven states,</w:t>
      </w:r>
      <w:r>
        <w:t xml:space="preserve"> aged the most, with </w:t>
      </w:r>
      <w:r w:rsidR="0017499C">
        <w:t>the</w:t>
      </w:r>
      <w:r>
        <w:t xml:space="preserve"> proportion of PLWH age 55+ rising by 17 percentage points (CI: 11 to 24) and median age shifting 13 years older (CI: 11 to 16)</w:t>
      </w:r>
      <w:bookmarkEnd w:id="12"/>
      <w:r>
        <w:t xml:space="preserve">. </w:t>
      </w:r>
      <w:commentRangeStart w:id="13"/>
      <w:r>
        <w:t>Florida and Illinois aged nearly as much</w:t>
      </w:r>
      <w:commentRangeEnd w:id="13"/>
      <w:r w:rsidR="00D66D85">
        <w:rPr>
          <w:rStyle w:val="CommentReference"/>
        </w:rPr>
        <w:commentReference w:id="13"/>
      </w:r>
      <w:r w:rsidR="0086114C">
        <w:t>, with the proportion age 55+ rising by 14% (CI: 7 to 22%) and 14% (CI: 6 to 24%), respectively</w:t>
      </w:r>
      <w:r>
        <w:t xml:space="preserve">. </w:t>
      </w:r>
      <w:bookmarkStart w:id="14" w:name="_Hlk203046876"/>
      <w:r>
        <w:t>By contrast, Alabama and Wisconsin’s populations of PLWH were not projected to age, with the proportion age 55+ staying nearly constant (AL: -1%, CI -6 to 10%; WI: -1%, CI -6 to 7%) and median age decreasing</w:t>
      </w:r>
      <w:r w:rsidR="005D3158">
        <w:t xml:space="preserve"> by</w:t>
      </w:r>
      <w:r>
        <w:t xml:space="preserve"> a few years (AL: -3, CI -5 to 1; WI: -7; CI -10 to 10).</w:t>
      </w:r>
      <w:r w:rsidR="004B5E5B">
        <w:t xml:space="preserve"> </w:t>
      </w:r>
      <w:bookmarkEnd w:id="14"/>
      <w:r w:rsidR="004B5E5B">
        <w:t xml:space="preserve">Most states showed a persistently bimodal age distribution, with </w:t>
      </w:r>
      <w:proofErr w:type="gramStart"/>
      <w:r w:rsidR="004B5E5B">
        <w:t>the majority of</w:t>
      </w:r>
      <w:proofErr w:type="gramEnd"/>
      <w:r w:rsidR="004B5E5B">
        <w:t xml:space="preserve"> prevalent cases existing in either the 55+ or 35-44 year</w:t>
      </w:r>
      <w:r w:rsidR="00F66ADE">
        <w:t>s</w:t>
      </w:r>
      <w:r w:rsidR="004B5E5B">
        <w:t xml:space="preserve"> age categories (Fig 2). Wisconsin was an exception, with 25-34 years becoming the second-largest age category by 2040 with </w:t>
      </w:r>
      <w:r w:rsidR="008557F5">
        <w:t>32% of prevalent cases.</w:t>
      </w:r>
      <w:bookmarkEnd w:id="8"/>
      <w:r w:rsidR="00DC29D3">
        <w:softHyphen/>
      </w:r>
      <w:r w:rsidR="00DC29D3">
        <w:softHyphen/>
      </w:r>
    </w:p>
    <w:p w14:paraId="2169C4D8" w14:textId="67026E0A" w:rsidR="00D66D85" w:rsidRDefault="00D66D85">
      <w:r>
        <w:rPr>
          <w:i/>
          <w:iCs/>
        </w:rPr>
        <w:t>Sensitivity analyses explaining state variation</w:t>
      </w:r>
      <w:r w:rsidR="009843DF">
        <w:t xml:space="preserve"> </w:t>
      </w:r>
    </w:p>
    <w:p w14:paraId="719CF816" w14:textId="77777777" w:rsidR="00EB4E2A" w:rsidRDefault="00EB4E2A"/>
    <w:p w14:paraId="7637D69B" w14:textId="77777777" w:rsidR="00EB4E2A" w:rsidRDefault="00EB4E2A"/>
    <w:p w14:paraId="0895DB23" w14:textId="64CC5A9E" w:rsidR="00EB4E2A" w:rsidRDefault="00EB4E2A">
      <w:r>
        <w:t>Total: 665,000 (CR: 658,000 to 671,000) in 2025 to 702,000 (CR: 673,000 to 726,000) in 2040.</w:t>
      </w:r>
    </w:p>
    <w:p w14:paraId="5D57DF02" w14:textId="6E41F8A6" w:rsidR="00EB4E2A" w:rsidRDefault="00EB4E2A">
      <w:bookmarkStart w:id="15" w:name="_Hlk204158851"/>
      <w:r>
        <w:t>The model project</w:t>
      </w:r>
      <w:r w:rsidR="00133C05">
        <w:t>ed</w:t>
      </w:r>
      <w:r>
        <w:t xml:space="preserve"> the number of PLWDH in the 11-state region</w:t>
      </w:r>
      <w:r w:rsidR="00133C05">
        <w:t xml:space="preserve"> to rise from </w:t>
      </w:r>
      <w:r w:rsidR="00133C05">
        <w:t>665,000 (CR: 658,000 to 671,000) in 2025 to 702,000 (CR: 673,000 to 726,000) in 2040</w:t>
      </w:r>
      <w:r w:rsidR="00133C05">
        <w:t xml:space="preserve">, of which those over the age of 55 years numbered 308,000 (CR: 302,000 to 315,000) in 2025 and 402,000 (CR: 379,000 to 326,000) in 2040. This reflected an increase in the proportion of PLWDH who are aged 55 or old from 46% (CR: 45 to 47%) in 2025 to 57% (CR: 54 to 60%) in 2040 and a shift in median age of PLWDH from </w:t>
      </w:r>
      <w:r w:rsidR="00133C05">
        <w:t>51 years (CR: 51 to 52) to 61 years (CI: 58 to 63)</w:t>
      </w:r>
      <w:r w:rsidR="00133C05">
        <w:t>.</w:t>
      </w:r>
      <w:bookmarkEnd w:id="15"/>
    </w:p>
    <w:p w14:paraId="24583F0F" w14:textId="77777777" w:rsidR="00456F00" w:rsidRDefault="00456F00"/>
    <w:p w14:paraId="5BBACFB6" w14:textId="00BDE8CA" w:rsidR="00456F00" w:rsidRDefault="00456F00">
      <w:r>
        <w:t>Discussion:</w:t>
      </w:r>
    </w:p>
    <w:p w14:paraId="39BE2376" w14:textId="642BFB5A" w:rsidR="00456F00" w:rsidRDefault="00456F00">
      <w:r>
        <w:t>P1 is a summary of main results.</w:t>
      </w:r>
    </w:p>
    <w:p w14:paraId="08F71C3A" w14:textId="5B1FC432" w:rsidR="00456F00" w:rsidRDefault="00456F00">
      <w:r>
        <w:t>Middling paragraphs situate it in context of other papers</w:t>
      </w:r>
    </w:p>
    <w:p w14:paraId="35EBA895" w14:textId="41DF1294" w:rsidR="00456F00" w:rsidRDefault="00456F00">
      <w:r>
        <w:t>P on limitations</w:t>
      </w:r>
    </w:p>
    <w:p w14:paraId="00BB5475" w14:textId="4E896ED4" w:rsidR="00456F00" w:rsidRDefault="00456F00">
      <w:r>
        <w:t>P on strengths (usually smaller than limitations)</w:t>
      </w:r>
    </w:p>
    <w:p w14:paraId="42C32E1F" w14:textId="4176D0C4" w:rsidR="00456F00" w:rsidRPr="009843DF" w:rsidRDefault="00456F00">
      <w:proofErr w:type="spellStart"/>
      <w:r>
        <w:t>PLast</w:t>
      </w:r>
      <w:proofErr w:type="spellEnd"/>
      <w:r>
        <w:t xml:space="preserve"> is an even briefer summary with a punchy ending of the significance.</w:t>
      </w:r>
    </w:p>
    <w:sectPr w:rsidR="00456F00" w:rsidRPr="009843D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comment w:id="1" w:author="Andrew Zalesak" w:date="2025-07-10T10:07:00Z" w:initials="AZ">
    <w:p w14:paraId="67E6DABC" w14:textId="77777777" w:rsidR="004F0700" w:rsidRDefault="004F0700" w:rsidP="004F0700">
      <w:pPr>
        <w:autoSpaceDE w:val="0"/>
        <w:autoSpaceDN w:val="0"/>
        <w:adjustRightInd w:val="0"/>
        <w:spacing w:after="0" w:line="240" w:lineRule="auto"/>
        <w:rPr>
          <w:rFonts w:ascii="AdvPACF3" w:hAnsi="AdvPACF3" w:cs="AdvPACF3"/>
          <w:sz w:val="16"/>
          <w:szCs w:val="16"/>
        </w:rPr>
      </w:pPr>
      <w:r>
        <w:rPr>
          <w:rStyle w:val="CommentReference"/>
        </w:rPr>
        <w:annotationRef/>
      </w:r>
      <w:r>
        <w:rPr>
          <w:rFonts w:ascii="AdvPACF3" w:hAnsi="AdvPACF3" w:cs="AdvPACF3"/>
          <w:sz w:val="16"/>
          <w:szCs w:val="16"/>
        </w:rPr>
        <w:t>Samji H, Cescon A, Hogg RS, Modur SP, Althoff KN, Buchacz K,</w:t>
      </w:r>
    </w:p>
    <w:p w14:paraId="1E625702" w14:textId="77777777" w:rsidR="004F0700" w:rsidRDefault="004F0700" w:rsidP="004F0700">
      <w:pPr>
        <w:autoSpaceDE w:val="0"/>
        <w:autoSpaceDN w:val="0"/>
        <w:adjustRightInd w:val="0"/>
        <w:spacing w:after="0" w:line="240" w:lineRule="auto"/>
        <w:rPr>
          <w:rFonts w:ascii="AdvPAC4C" w:hAnsi="AdvPAC4C" w:cs="AdvPAC4C"/>
          <w:sz w:val="16"/>
          <w:szCs w:val="16"/>
        </w:rPr>
      </w:pPr>
      <w:r>
        <w:rPr>
          <w:rFonts w:ascii="AdvPAC4D" w:hAnsi="AdvPAC4D" w:cs="AdvPAC4D"/>
          <w:sz w:val="16"/>
          <w:szCs w:val="16"/>
        </w:rPr>
        <w:t>et al</w:t>
      </w:r>
      <w:r>
        <w:rPr>
          <w:rFonts w:ascii="AdvPACF3" w:hAnsi="AdvPACF3" w:cs="AdvPACF3"/>
          <w:sz w:val="16"/>
          <w:szCs w:val="16"/>
        </w:rPr>
        <w:t xml:space="preserve">. </w:t>
      </w:r>
      <w:r>
        <w:rPr>
          <w:rFonts w:ascii="AdvPAC4C" w:hAnsi="AdvPAC4C" w:cs="AdvPAC4C"/>
          <w:sz w:val="16"/>
          <w:szCs w:val="16"/>
        </w:rPr>
        <w:t>Closing the gap: increases in life expectancy among treated</w:t>
      </w:r>
    </w:p>
    <w:p w14:paraId="3DB0B31B" w14:textId="77777777" w:rsidR="004F0700" w:rsidRDefault="004F0700" w:rsidP="004F0700">
      <w:pPr>
        <w:autoSpaceDE w:val="0"/>
        <w:autoSpaceDN w:val="0"/>
        <w:adjustRightInd w:val="0"/>
        <w:spacing w:after="0" w:line="240" w:lineRule="auto"/>
        <w:rPr>
          <w:rFonts w:ascii="AdvPAC4D" w:hAnsi="AdvPAC4D" w:cs="AdvPAC4D"/>
          <w:sz w:val="16"/>
          <w:szCs w:val="16"/>
        </w:rPr>
      </w:pPr>
      <w:r>
        <w:rPr>
          <w:rFonts w:ascii="AdvPAC4C" w:hAnsi="AdvPAC4C" w:cs="AdvPAC4C"/>
          <w:sz w:val="16"/>
          <w:szCs w:val="16"/>
        </w:rPr>
        <w:t xml:space="preserve">HIV-positive individuals in the United States and Canada. </w:t>
      </w:r>
      <w:r>
        <w:rPr>
          <w:rFonts w:ascii="AdvPAC4D" w:hAnsi="AdvPAC4D" w:cs="AdvPAC4D"/>
          <w:sz w:val="16"/>
          <w:szCs w:val="16"/>
        </w:rPr>
        <w:t>PLoS</w:t>
      </w:r>
    </w:p>
    <w:p w14:paraId="4CF74BD5" w14:textId="3ED3E24F" w:rsidR="004F0700" w:rsidRDefault="004F0700" w:rsidP="004F0700">
      <w:pPr>
        <w:pStyle w:val="CommentText"/>
      </w:pPr>
      <w:r>
        <w:rPr>
          <w:rFonts w:ascii="AdvPAC4D" w:hAnsi="AdvPAC4D" w:cs="AdvPAC4D"/>
          <w:sz w:val="16"/>
          <w:szCs w:val="16"/>
        </w:rPr>
        <w:t xml:space="preserve">One </w:t>
      </w:r>
      <w:r>
        <w:rPr>
          <w:rFonts w:ascii="AdvPACF3" w:hAnsi="AdvPACF3" w:cs="AdvPACF3"/>
          <w:sz w:val="16"/>
          <w:szCs w:val="16"/>
        </w:rPr>
        <w:t xml:space="preserve">2013; </w:t>
      </w:r>
      <w:r>
        <w:rPr>
          <w:rFonts w:ascii="AdvPAC4C" w:hAnsi="AdvPAC4C" w:cs="AdvPAC4C"/>
          <w:sz w:val="16"/>
          <w:szCs w:val="16"/>
        </w:rPr>
        <w:t>8</w:t>
      </w:r>
      <w:r>
        <w:rPr>
          <w:rFonts w:ascii="AdvPACF3" w:hAnsi="AdvPACF3" w:cs="AdvPACF3"/>
          <w:sz w:val="16"/>
          <w:szCs w:val="16"/>
        </w:rPr>
        <w:t>:e81355doi:10.1371/journal.pone.0081355</w:t>
      </w:r>
      <w:r>
        <w:rPr>
          <w:rFonts w:ascii="AdvPA183" w:hAnsi="AdvPA183" w:cs="AdvPA183"/>
          <w:sz w:val="16"/>
          <w:szCs w:val="16"/>
        </w:rPr>
        <w:t>.</w:t>
      </w:r>
    </w:p>
  </w:comment>
  <w:comment w:id="2" w:author="Andrew Zalesak" w:date="2025-07-10T10:07:00Z" w:initials="AZ">
    <w:p w14:paraId="619DBFD2" w14:textId="591399AD" w:rsidR="004F0700" w:rsidRDefault="004F0700">
      <w:pPr>
        <w:pStyle w:val="CommentText"/>
      </w:pPr>
      <w:r>
        <w:rPr>
          <w:rStyle w:val="CommentReference"/>
        </w:rPr>
        <w:annotationRef/>
      </w:r>
      <w:r>
        <w:t>Alhoff et al 2022</w:t>
      </w:r>
    </w:p>
  </w:comment>
  <w:comment w:id="3" w:author="Andrew Zalesak" w:date="2025-07-10T10:11:00Z" w:initials="AZ">
    <w:p w14:paraId="08382B74" w14:textId="48D6FBB1" w:rsidR="004F0700" w:rsidRDefault="004F0700">
      <w:pPr>
        <w:pStyle w:val="CommentText"/>
      </w:pPr>
      <w:r>
        <w:rPr>
          <w:rStyle w:val="CommentReference"/>
        </w:rPr>
        <w:annotationRef/>
      </w:r>
      <w:r>
        <w:t>Pulling directly from Ryan White paper; change wording later</w:t>
      </w:r>
    </w:p>
  </w:comment>
  <w:comment w:id="4" w:author="Andrew Zalesak" w:date="2025-07-02T14:22:00Z" w:initials="AZ">
    <w:p w14:paraId="0554E9DA" w14:textId="6425B043" w:rsidR="00D66D85" w:rsidRDefault="00D66D85">
      <w:pPr>
        <w:pStyle w:val="CommentText"/>
      </w:pPr>
      <w:r>
        <w:rPr>
          <w:rStyle w:val="CommentReference"/>
        </w:rPr>
        <w:annotationRef/>
      </w:r>
      <w:r>
        <w:t>Switch to be figure 2</w:t>
      </w:r>
    </w:p>
  </w:comment>
  <w:comment w:id="9" w:author="Andrew Zalesak" w:date="2025-07-02T14:18:00Z" w:initials="AZ">
    <w:p w14:paraId="44D58693" w14:textId="58B4D7BC" w:rsidR="00D66D85" w:rsidRDefault="00D66D85">
      <w:pPr>
        <w:pStyle w:val="CommentText"/>
      </w:pPr>
      <w:r>
        <w:rPr>
          <w:rStyle w:val="CommentReference"/>
        </w:rPr>
        <w:annotationRef/>
      </w:r>
      <w:r>
        <w:t>Percentage increase, eg “a thirty percent increase…”</w:t>
      </w:r>
    </w:p>
  </w:comment>
  <w:comment w:id="11" w:author="Andrew Zalesak" w:date="2025-07-10T10:36:00Z" w:initials="AZ">
    <w:p w14:paraId="28EA60CD" w14:textId="61F09EA1" w:rsidR="009843DF" w:rsidRDefault="009843DF">
      <w:pPr>
        <w:pStyle w:val="CommentText"/>
      </w:pPr>
      <w:r>
        <w:rPr>
          <w:rStyle w:val="CommentReference"/>
        </w:rPr>
        <w:annotationRef/>
      </w:r>
      <w:r>
        <w:t>Maybe introduce the bimodal thing here, even though I’ll talk more about it in the states paragraph</w:t>
      </w:r>
    </w:p>
  </w:comment>
  <w:comment w:id="10" w:author="Andrew Zalesak" w:date="2025-07-10T10:35:00Z" w:initials="AZ">
    <w:p w14:paraId="3FA392E1" w14:textId="1444A7E9" w:rsidR="009843DF" w:rsidRDefault="009843DF">
      <w:pPr>
        <w:pStyle w:val="CommentText"/>
      </w:pPr>
      <w:r>
        <w:rPr>
          <w:rStyle w:val="CommentReference"/>
        </w:rPr>
        <w:annotationRef/>
      </w:r>
      <w:r>
        <w:t>It takes a lot of numbers to say this, and I’m not sure what to make of it</w:t>
      </w:r>
    </w:p>
  </w:comment>
  <w:comment w:id="13" w:author="Andrew Zalesak" w:date="2025-07-02T14:20:00Z" w:initials="AZ">
    <w:p w14:paraId="2CC53AEA" w14:textId="1A5CB06A" w:rsidR="00D66D85" w:rsidRDefault="00D66D85">
      <w:pPr>
        <w:pStyle w:val="CommentText"/>
      </w:pPr>
      <w:r>
        <w:rPr>
          <w:rStyle w:val="CommentReference"/>
        </w:rPr>
        <w:annotationRef/>
      </w:r>
      <w:r>
        <w:t>Include values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5:commentEx w15:paraId="4CF74BD5" w15:done="0"/>
  <w15:commentEx w15:paraId="619DBFD2" w15:done="0"/>
  <w15:commentEx w15:paraId="08382B74" w15:done="0"/>
  <w15:commentEx w15:paraId="0554E9DA" w15:done="1"/>
  <w15:commentEx w15:paraId="44D58693" w15:done="0"/>
  <w15:commentEx w15:paraId="28EA60CD" w15:done="0"/>
  <w15:commentEx w15:paraId="3FA392E1" w15:done="0"/>
  <w15:commentEx w15:paraId="2CC53AEA" w15:done="1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16du wp14">
  <w16cex:commentExtensible w16cex:durableId="2C1A0F48" w16cex:dateUtc="2025-07-10T14:07:00Z"/>
  <w16cex:commentExtensible w16cex:durableId="2C1A0F6C" w16cex:dateUtc="2025-07-10T14:07:00Z"/>
  <w16cex:commentExtensible w16cex:durableId="2C1A1035" w16cex:dateUtc="2025-07-10T14:11:00Z"/>
  <w16cex:commentExtensible w16cex:durableId="2C0FBF3E" w16cex:dateUtc="2025-07-02T18:22:00Z"/>
  <w16cex:commentExtensible w16cex:durableId="2C0FBE22" w16cex:dateUtc="2025-07-02T18:18:00Z"/>
  <w16cex:commentExtensible w16cex:durableId="2C1A1613" w16cex:dateUtc="2025-07-10T14:36:00Z"/>
  <w16cex:commentExtensible w16cex:durableId="2C1A15F9" w16cex:dateUtc="2025-07-10T14:35:00Z"/>
  <w16cex:commentExtensible w16cex:durableId="2C0FBEB8" w16cex:dateUtc="2025-07-02T18:20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6cid:commentId w16cid:paraId="4CF74BD5" w16cid:durableId="2C1A0F48"/>
  <w16cid:commentId w16cid:paraId="619DBFD2" w16cid:durableId="2C1A0F6C"/>
  <w16cid:commentId w16cid:paraId="08382B74" w16cid:durableId="2C1A1035"/>
  <w16cid:commentId w16cid:paraId="0554E9DA" w16cid:durableId="2C0FBF3E"/>
  <w16cid:commentId w16cid:paraId="44D58693" w16cid:durableId="2C0FBE22"/>
  <w16cid:commentId w16cid:paraId="28EA60CD" w16cid:durableId="2C1A1613"/>
  <w16cid:commentId w16cid:paraId="3FA392E1" w16cid:durableId="2C1A15F9"/>
  <w16cid:commentId w16cid:paraId="2CC53AEA" w16cid:durableId="2C0FBEB8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dvPACF3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AC4D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PAC4C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A183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F950BAC"/>
    <w:multiLevelType w:val="hybridMultilevel"/>
    <w:tmpl w:val="7EDAE5F4"/>
    <w:lvl w:ilvl="0" w:tplc="AD2291A8">
      <w:start w:val="2"/>
      <w:numFmt w:val="bullet"/>
      <w:lvlText w:val=""/>
      <w:lvlJc w:val="left"/>
      <w:pPr>
        <w:ind w:left="720" w:hanging="360"/>
      </w:pPr>
      <w:rPr>
        <w:rFonts w:ascii="Wingdings" w:eastAsiaTheme="minorHAnsi" w:hAnsi="Wingdings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918610C"/>
    <w:multiLevelType w:val="hybridMultilevel"/>
    <w:tmpl w:val="84820EA4"/>
    <w:lvl w:ilvl="0" w:tplc="52DC4FB6">
      <w:start w:val="2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AE96608"/>
    <w:multiLevelType w:val="hybridMultilevel"/>
    <w:tmpl w:val="D6A61534"/>
    <w:lvl w:ilvl="0" w:tplc="A5C04508">
      <w:start w:val="7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E454F09"/>
    <w:multiLevelType w:val="hybridMultilevel"/>
    <w:tmpl w:val="E7C63966"/>
    <w:lvl w:ilvl="0" w:tplc="CABE517E">
      <w:start w:val="2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76427981">
    <w:abstractNumId w:val="1"/>
  </w:num>
  <w:num w:numId="2" w16cid:durableId="1762020052">
    <w:abstractNumId w:val="3"/>
  </w:num>
  <w:num w:numId="3" w16cid:durableId="2089768093">
    <w:abstractNumId w:val="0"/>
  </w:num>
  <w:num w:numId="4" w16cid:durableId="464851582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5:person w15:author="Andrew Zalesak">
    <w15:presenceInfo w15:providerId="AD" w15:userId="S::azalesa1@jh.edu::c9a6b2c0-b8f9-46fb-bf67-e38dbc67e77f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971BE"/>
    <w:rsid w:val="00042801"/>
    <w:rsid w:val="000E4ED2"/>
    <w:rsid w:val="00133C05"/>
    <w:rsid w:val="0017499C"/>
    <w:rsid w:val="002942EA"/>
    <w:rsid w:val="00322139"/>
    <w:rsid w:val="00393B8D"/>
    <w:rsid w:val="00456F00"/>
    <w:rsid w:val="004B5E5B"/>
    <w:rsid w:val="004E3DC4"/>
    <w:rsid w:val="004F0700"/>
    <w:rsid w:val="004F52C8"/>
    <w:rsid w:val="00534DFC"/>
    <w:rsid w:val="0054661C"/>
    <w:rsid w:val="005D3158"/>
    <w:rsid w:val="006751A5"/>
    <w:rsid w:val="006A48A6"/>
    <w:rsid w:val="006E112E"/>
    <w:rsid w:val="007514D4"/>
    <w:rsid w:val="007C2790"/>
    <w:rsid w:val="007F077E"/>
    <w:rsid w:val="008557F5"/>
    <w:rsid w:val="00856539"/>
    <w:rsid w:val="0086114C"/>
    <w:rsid w:val="008D68E6"/>
    <w:rsid w:val="00907366"/>
    <w:rsid w:val="009843DF"/>
    <w:rsid w:val="009A665D"/>
    <w:rsid w:val="00B971BE"/>
    <w:rsid w:val="00BC6330"/>
    <w:rsid w:val="00CB576A"/>
    <w:rsid w:val="00D66D85"/>
    <w:rsid w:val="00DC29D3"/>
    <w:rsid w:val="00EB4E2A"/>
    <w:rsid w:val="00EB56F0"/>
    <w:rsid w:val="00F66ADE"/>
    <w:rsid w:val="00F87D4F"/>
    <w:rsid w:val="00FB5F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DCCC545"/>
  <w15:chartTrackingRefBased/>
  <w15:docId w15:val="{7E21CD5B-1B89-4537-90F5-A841773FAFD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B971B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D66D8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66D8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66D8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66D8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66D85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EB56F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8/08/relationships/commentsExtensible" Target="commentsExtensible.xml"/><Relationship Id="rId3" Type="http://schemas.openxmlformats.org/officeDocument/2006/relationships/settings" Target="settings.xml"/><Relationship Id="rId7" Type="http://schemas.microsoft.com/office/2016/09/relationships/commentsIds" Target="commentsId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11" Type="http://schemas.microsoft.com/office/2011/relationships/people" Target="people.xml"/><Relationship Id="rId5" Type="http://schemas.openxmlformats.org/officeDocument/2006/relationships/comments" Target="comment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459</TotalTime>
  <Pages>3</Pages>
  <Words>1161</Words>
  <Characters>6619</Characters>
  <Application>Microsoft Office Word</Application>
  <DocSecurity>0</DocSecurity>
  <Lines>55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Johns Hopkins</Company>
  <LinksUpToDate>false</LinksUpToDate>
  <CharactersWithSpaces>77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ew Zalesak</dc:creator>
  <cp:keywords/>
  <dc:description/>
  <cp:lastModifiedBy>Andrew Zalesak</cp:lastModifiedBy>
  <cp:revision>14</cp:revision>
  <dcterms:created xsi:type="dcterms:W3CDTF">2025-07-01T15:41:00Z</dcterms:created>
  <dcterms:modified xsi:type="dcterms:W3CDTF">2025-08-06T21:06:00Z</dcterms:modified>
</cp:coreProperties>
</file>